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8EFB6E" w14:textId="5B8D1A11" w:rsidR="00525149" w:rsidRPr="00525149" w:rsidRDefault="002B416F" w:rsidP="00525149">
      <w:pPr>
        <w:rPr>
          <w:rFonts w:ascii="Arial" w:hAnsi="Arial" w:cs="Arial"/>
        </w:rPr>
      </w:pPr>
      <w:r w:rsidRPr="00C9069E">
        <w:rPr>
          <w:rFonts w:ascii="Arial" w:hAnsi="Arial" w:cs="Arial"/>
        </w:rPr>
        <w:t xml:space="preserve">Table </w:t>
      </w:r>
      <w:r>
        <w:rPr>
          <w:rFonts w:ascii="Arial" w:hAnsi="Arial" w:cs="Arial"/>
        </w:rPr>
        <w:t>S3</w:t>
      </w:r>
      <w:r w:rsidRPr="00C9069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F functions predicted by NetProphet and supported by non-ChIP data but not predicted by existing ChIP data. NP: number of targets predicted by NetProphet; GO: number of yeast genes in the indicated Gene Ontology (GO) Biological Process category; Overlap: Number of genes in both the NetProphet target set and the GO category; p-val: probability of such a large overlap occurring by chance; Description: description of the GO category.</w:t>
      </w:r>
      <w:r w:rsidR="00525149">
        <w:rPr>
          <w:rFonts w:ascii="Arial" w:hAnsi="Arial" w:cs="Arial"/>
        </w:rPr>
        <w:t xml:space="preserve"> </w:t>
      </w:r>
      <w:r w:rsidR="00525149">
        <w:rPr>
          <w:rFonts w:ascii="Arial" w:hAnsi="Arial" w:cs="Arial"/>
        </w:rPr>
        <w:fldChar w:fldCharType="begin"/>
      </w:r>
      <w:r w:rsidR="00525149">
        <w:rPr>
          <w:rFonts w:ascii="Arial" w:hAnsi="Arial" w:cs="Arial"/>
        </w:rPr>
        <w:instrText xml:space="preserve"> LINK Excel.Sheet.8 "Macintosh HD:Users:brent:Documents:Microsoft User Data:Office 2011 AutoRecovery:Table 1.xlsx" formatted!R1C1:R45C8 \a \f 4 \h  \* MERGEFORMAT </w:instrText>
      </w:r>
      <w:r w:rsidR="00525149">
        <w:rPr>
          <w:rFonts w:ascii="Arial" w:hAnsi="Arial" w:cs="Arial"/>
        </w:rPr>
        <w:fldChar w:fldCharType="separate"/>
      </w:r>
    </w:p>
    <w:tbl>
      <w:tblPr>
        <w:tblW w:w="937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025"/>
        <w:gridCol w:w="643"/>
        <w:gridCol w:w="643"/>
        <w:gridCol w:w="1010"/>
        <w:gridCol w:w="1194"/>
        <w:gridCol w:w="270"/>
        <w:gridCol w:w="4590"/>
      </w:tblGrid>
      <w:tr w:rsidR="00525149" w14:paraId="2EE43B3E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0850541A" w14:textId="77777777" w:rsidR="00525149" w:rsidRPr="0045025E" w:rsidRDefault="00525149" w:rsidP="00440E0D">
            <w:pPr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Name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0CB71236" w14:textId="77777777" w:rsidR="00525149" w:rsidRDefault="00525149" w:rsidP="00440E0D">
            <w:pPr>
              <w:jc w:val="right"/>
              <w:rPr>
                <w:rFonts w:ascii="Calibri" w:eastAsia="Times New Roman" w:hAnsi="Calibri" w:cs="Times New Roman"/>
                <w:b/>
                <w:bCs/>
                <w:color w:val="FFFFFF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NP #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66425966" w14:textId="77777777" w:rsidR="00525149" w:rsidRDefault="00525149" w:rsidP="00440E0D">
            <w:pPr>
              <w:jc w:val="right"/>
              <w:rPr>
                <w:rFonts w:ascii="Calibri" w:eastAsia="Times New Roman" w:hAnsi="Calibri" w:cs="Times New Roman"/>
                <w:b/>
                <w:bCs/>
                <w:color w:val="FFFFFF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Go #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1A6C93F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Overlap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5274DD64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Pvalue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noWrap/>
            <w:vAlign w:val="bottom"/>
            <w:hideMark/>
          </w:tcPr>
          <w:p w14:paraId="685E38CA" w14:textId="77777777" w:rsidR="00525149" w:rsidRPr="0045025E" w:rsidRDefault="00525149" w:rsidP="00440E0D">
            <w:pPr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000000"/>
            <w:noWrap/>
            <w:vAlign w:val="bottom"/>
            <w:hideMark/>
          </w:tcPr>
          <w:p w14:paraId="01B59A11" w14:textId="77777777" w:rsidR="00525149" w:rsidRPr="0045025E" w:rsidRDefault="00525149" w:rsidP="00440E0D">
            <w:pPr>
              <w:ind w:right="-378"/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b/>
                <w:bCs/>
                <w:color w:val="FFFFFF"/>
                <w:sz w:val="20"/>
                <w:szCs w:val="20"/>
              </w:rPr>
              <w:t>Description</w:t>
            </w:r>
          </w:p>
        </w:tc>
      </w:tr>
      <w:tr w:rsidR="00525149" w14:paraId="2EB6464A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4C194CB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CR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175DD0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1AC3E1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7D7B4B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93C330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17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57EAB6D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67832F31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exose catabolic process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</w:tr>
      <w:tr w:rsidR="00525149" w14:paraId="53677182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B35668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G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8069F3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1179744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112D6D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AC9708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12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CEE5398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09A76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pheromon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</w:t>
            </w:r>
          </w:p>
        </w:tc>
      </w:tr>
      <w:tr w:rsidR="00525149" w14:paraId="10472E24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27A5B7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DS3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B14033A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9CCB2D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CF5DC2A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F0C0D0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11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C5D84BD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3ABA1868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response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to pheromon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3</w:t>
            </w:r>
          </w:p>
        </w:tc>
      </w:tr>
      <w:tr w:rsidR="00525149" w14:paraId="77F0FA20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5C1E52F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TU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A82083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9817B5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765D19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827243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9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0A5240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63F66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oteolysi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4</w:t>
            </w:r>
          </w:p>
        </w:tc>
      </w:tr>
      <w:tr w:rsidR="00525149" w14:paraId="1734B43D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2B8919C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I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DB714C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3A4903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B3DBF9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AEABD8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8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A7578B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77A5302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spholipid biosynthetic proc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5</w:t>
            </w:r>
          </w:p>
        </w:tc>
      </w:tr>
      <w:tr w:rsidR="00525149" w14:paraId="049F8D9B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BF35602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37805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944505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CCC052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9EEB5A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E-08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5BBDE0D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426167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polyphosphate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metabolic proc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6</w:t>
            </w:r>
          </w:p>
        </w:tc>
      </w:tr>
      <w:tr w:rsidR="00525149" w14:paraId="368E1F07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80816F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FP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96639FA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1CB1ED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86ACA9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3EBBED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E-08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604A408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6B1598A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ycolysi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7</w:t>
            </w:r>
          </w:p>
        </w:tc>
      </w:tr>
      <w:tr w:rsidR="00525149" w14:paraId="42F95071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54919CD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CR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06F812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6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0BB5B9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EB4705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B4688F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E-07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C00E031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A592B1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hexose catabolic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proc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8</w:t>
            </w:r>
          </w:p>
        </w:tc>
      </w:tr>
      <w:tr w:rsidR="00525149" w14:paraId="1B93F01E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18FC51B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ST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38996A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064F8E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CADA24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C36D73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E-07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EEAD14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216ADC58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exual sporulation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9</w:t>
            </w:r>
          </w:p>
        </w:tc>
      </w:tr>
      <w:tr w:rsidR="00525149" w14:paraId="67E1CAF9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56F61B4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GA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D03EFB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B0FF13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2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DA655A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130ACC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6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3602DB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C6E23C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response to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str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0</w:t>
            </w:r>
          </w:p>
        </w:tc>
      </w:tr>
      <w:tr w:rsidR="00525149" w14:paraId="0A711443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C348E9E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AP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7502D4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9E5A32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9B10F5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8A7812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6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D13C17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39F1C07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ibosome biogenesis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</w:tr>
      <w:tr w:rsidR="00525149" w14:paraId="2BD72BFB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F22F3F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IR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AF5B88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FB4C13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464972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2083E24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E-06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144A5AC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9492F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pheromone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</w:t>
            </w:r>
          </w:p>
        </w:tc>
      </w:tr>
      <w:tr w:rsidR="00525149" w14:paraId="65BA145D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8BF07A2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UP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394CEA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EC9DAB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2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0D8F286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DDD008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E-06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26A3301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2F337FC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stress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3</w:t>
            </w:r>
          </w:p>
        </w:tc>
      </w:tr>
      <w:tr w:rsidR="00525149" w14:paraId="4081F237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EAC258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S1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D287B8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518529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126706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AB32D0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E-06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6D3714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ADD99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ron ion transport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4</w:t>
            </w:r>
          </w:p>
        </w:tc>
      </w:tr>
      <w:tr w:rsidR="00525149" w14:paraId="36DB7CC0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435F8D4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IR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597B67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84061E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8F7BC5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30254D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5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B7E7FB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5EF6A316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pheromone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5</w:t>
            </w:r>
          </w:p>
        </w:tc>
      </w:tr>
      <w:tr w:rsidR="00525149" w14:paraId="1FF74442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D4DB1F6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SC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8B0E68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588EA24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08B2EC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68EA856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5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9DCEAD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2A471E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fungal-type cell wall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organization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6</w:t>
            </w:r>
          </w:p>
        </w:tc>
      </w:tr>
      <w:tr w:rsidR="00525149" w14:paraId="652B413A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C02634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IR3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2A789B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059F82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692F55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EDB1BB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4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6C41BB8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1C6837A4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pheromone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7</w:t>
            </w:r>
          </w:p>
        </w:tc>
      </w:tr>
      <w:tr w:rsidR="00525149" w14:paraId="1921A959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772462E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CM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5FB331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6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0E303A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00F9D1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20983F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E-04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21999FD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355C46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ellular response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to oxidative stress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8</w:t>
            </w:r>
          </w:p>
        </w:tc>
      </w:tr>
      <w:tr w:rsidR="00525149" w14:paraId="1A0533B7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B6A6C7C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UP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CD0B0E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D1E8DCA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832678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0B9BA1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E-04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024283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0626CFF9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exose transport</w:t>
            </w:r>
            <w:r w:rsidRPr="00EC3263"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9</w:t>
            </w:r>
          </w:p>
        </w:tc>
      </w:tr>
      <w:tr w:rsidR="00525149" w14:paraId="39A545E3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49DB46E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PT1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11FB56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4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87F96B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1C7052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B1DE5C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E-04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5044AF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BC0F5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exual reproduction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0</w:t>
            </w:r>
          </w:p>
        </w:tc>
      </w:tr>
      <w:tr w:rsidR="00525149" w14:paraId="0365F0CE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476E1AB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M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FBC2C8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105BF0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47DD339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A1CF23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E-04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385373F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48A52AC0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spore membrane bending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pathway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1</w:t>
            </w:r>
          </w:p>
        </w:tc>
      </w:tr>
      <w:tr w:rsidR="00525149" w14:paraId="163F1CB8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8D3B54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OT3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CDE1F3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06134B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2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C3003F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9149FA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73E893C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23B76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ponse to str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2</w:t>
            </w:r>
          </w:p>
        </w:tc>
      </w:tr>
      <w:tr w:rsidR="00525149" w14:paraId="2747BDFD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E3D8AD3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SN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A037B2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2991B8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3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6C0F98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430BB4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C8E7954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70D144C2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ellular response to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str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3</w:t>
            </w:r>
          </w:p>
        </w:tc>
      </w:tr>
      <w:tr w:rsidR="00525149" w14:paraId="1747143B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65061F7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YE7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4CAE60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6E81F5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2083E2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145325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6A8003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1D90C0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cohol metabolic proc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4</w:t>
            </w:r>
          </w:p>
        </w:tc>
      </w:tr>
      <w:tr w:rsidR="00525149" w14:paraId="09C68D59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CDFE64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YAP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49269F7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FF814B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8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B3F0D6A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CF2750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C81298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0222BD58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response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to stress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5</w:t>
            </w:r>
          </w:p>
        </w:tc>
      </w:tr>
      <w:tr w:rsidR="00525149" w14:paraId="3EE8ABAA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29418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6C40A10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9C2E89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5617956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778D6F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1DAE1C0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134271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hosphorylation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6</w:t>
            </w:r>
          </w:p>
        </w:tc>
      </w:tr>
      <w:tr w:rsidR="00525149" w14:paraId="0809B366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F0E5E96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E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54FABC8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C7E0B45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A833A5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76136FB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786F0D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6ED1F750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 phas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7</w:t>
            </w:r>
          </w:p>
        </w:tc>
      </w:tr>
      <w:tr w:rsidR="00525149" w14:paraId="60E3D7C0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73402EE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SW2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614B1D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C8B6BA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BAECB5F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BBD018E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CF1A324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0C6DF9" w14:textId="77777777" w:rsidR="00525149" w:rsidRDefault="00525149" w:rsidP="00440E0D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ascospore-type 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prospore formation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8</w:t>
            </w:r>
          </w:p>
        </w:tc>
      </w:tr>
      <w:tr w:rsidR="00525149" w14:paraId="1E8DC61B" w14:textId="77777777" w:rsidTr="00440E0D">
        <w:trPr>
          <w:trHeight w:val="280"/>
        </w:trPr>
        <w:tc>
          <w:tcPr>
            <w:tcW w:w="10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FD8C8FA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BF1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AA2EBB2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6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738F371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EDFFF7C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258EBD3" w14:textId="77777777" w:rsidR="00525149" w:rsidRPr="0045025E" w:rsidRDefault="00525149" w:rsidP="00440E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E-03</w:t>
            </w:r>
          </w:p>
        </w:tc>
        <w:tc>
          <w:tcPr>
            <w:tcW w:w="2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85BC4D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9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noWrap/>
            <w:vAlign w:val="bottom"/>
            <w:hideMark/>
          </w:tcPr>
          <w:p w14:paraId="739B0EA5" w14:textId="77777777" w:rsidR="00525149" w:rsidRPr="0045025E" w:rsidRDefault="00525149" w:rsidP="00440E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5025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hosphorylation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vertAlign w:val="superscript"/>
              </w:rPr>
              <w:t>29</w:t>
            </w:r>
          </w:p>
        </w:tc>
      </w:tr>
    </w:tbl>
    <w:p w14:paraId="2AB69D27" w14:textId="7D1193DF" w:rsidR="002B416F" w:rsidRDefault="00525149" w:rsidP="002B416F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2B416F" w:rsidRPr="00EC3263"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</w:t>
      </w:r>
      <w:r w:rsidR="002B416F">
        <w:rPr>
          <w:rFonts w:ascii="Arial" w:hAnsi="Arial" w:cs="Arial"/>
        </w:rPr>
        <w:fldChar w:fldCharType="begin"/>
      </w:r>
      <w:r w:rsidR="002B416F">
        <w:rPr>
          <w:rFonts w:ascii="Arial" w:hAnsi="Arial" w:cs="Arial"/>
        </w:rPr>
        <w:instrText xml:space="preserve"> ADDIN EN.CITE &lt;EndNote&gt;&lt;Cite&gt;&lt;Author&gt;Clifton&lt;/Author&gt;&lt;Year&gt;1981&lt;/Year&gt;&lt;RecNum&gt;2666&lt;/RecNum&gt;&lt;DisplayText&gt;(Clifton &amp;amp; Fraenkel, 1981)&lt;/DisplayText&gt;&lt;record&gt;&lt;rec-number&gt;2666&lt;/rec-number&gt;&lt;foreign-keys&gt;&lt;key app="EN" db-id="wd5r9200oww2vpezt0k592ev229fe5rffpxs"&gt;2666&lt;/key&gt;&lt;/foreign-keys&gt;&lt;ref-type name="Journal Article"&gt;17&lt;/ref-type&gt;&lt;contributors&gt;&lt;authors&gt;&lt;author&gt;Clifton, D.&lt;/author&gt;&lt;author&gt;Fraenkel, D. G.&lt;/author&gt;&lt;/authors&gt;&lt;/contributors&gt;&lt;titles&gt;&lt;title&gt;The gcr (glycolysis regulation) mutation of Saccharomyces cerevisiae&lt;/title&gt;&lt;secondary-title&gt;The Journal of biological chemistry&lt;/secondary-title&gt;&lt;alt-title&gt;J Biol Chem&lt;/alt-title&gt;&lt;/titles&gt;&lt;alt-periodical&gt;&lt;full-title&gt;J Biol Chem&lt;/full-title&gt;&lt;/alt-periodical&gt;&lt;pages&gt;13074-8&lt;/pages&gt;&lt;volume&gt;256&lt;/volume&gt;&lt;number&gt;24&lt;/number&gt;&lt;edition&gt;1981/12/25&lt;/edition&gt;&lt;keywords&gt;&lt;keyword&gt;Enzymes/genetics&lt;/keyword&gt;&lt;keyword&gt;*Glycolysis&lt;/keyword&gt;&lt;keyword&gt;Lactates/metabolism&lt;/keyword&gt;&lt;keyword&gt;Lactic Acid&lt;/keyword&gt;&lt;keyword&gt;*Mutation&lt;/keyword&gt;&lt;keyword&gt;Phosphoglycerate Kinase/metabolism&lt;/keyword&gt;&lt;keyword&gt;RNA, Messenger/genetics&lt;/keyword&gt;&lt;keyword&gt;Saccharomyces cerevisiae/*genetics/metabolism&lt;/keyword&gt;&lt;/keywords&gt;&lt;dates&gt;&lt;year&gt;1981&lt;/year&gt;&lt;pub-dates&gt;&lt;date&gt;Dec 25&lt;/date&gt;&lt;/pub-dates&gt;&lt;/dates&gt;&lt;isbn&gt;0021-9258 (Print)&amp;#xD;0021-9258 (Linking)&lt;/isbn&gt;&lt;accession-num&gt;7031056&lt;/accession-num&gt;&lt;work-type&gt;Research Support, U.S. Gov&amp;apos;t, Non-P.H.S.&amp;#xD;Research Support, U.S. Gov&amp;apos;t, P.H.S.&lt;/work-type&gt;&lt;urls&gt;&lt;related-urls&gt;&lt;url&gt;http://www.ncbi.nlm.nih.gov/pubmed/7031056&lt;/url&gt;&lt;/related-urls&gt;&lt;/urls&gt;&lt;custom1&gt;1104&lt;/custom1&gt;&lt;language&gt;eng&lt;/language&gt;&lt;/record&gt;&lt;/Cite&gt;&lt;/EndNote&gt;</w:instrText>
      </w:r>
      <w:r w:rsidR="002B416F">
        <w:rPr>
          <w:rFonts w:ascii="Arial" w:hAnsi="Arial" w:cs="Arial"/>
        </w:rPr>
        <w:fldChar w:fldCharType="separate"/>
      </w:r>
      <w:r w:rsidR="002B416F">
        <w:rPr>
          <w:rFonts w:ascii="Arial" w:hAnsi="Arial" w:cs="Arial"/>
          <w:noProof/>
        </w:rPr>
        <w:t>(</w:t>
      </w:r>
      <w:hyperlink w:anchor="_ENREF_4" w:tooltip="Clifton, 1981 #2666" w:history="1">
        <w:r w:rsidR="0053165D">
          <w:rPr>
            <w:rFonts w:ascii="Arial" w:hAnsi="Arial" w:cs="Arial"/>
            <w:noProof/>
          </w:rPr>
          <w:t>Clifton &amp; Fraenkel, 1981</w:t>
        </w:r>
      </w:hyperlink>
      <w:r w:rsidR="002B416F">
        <w:rPr>
          <w:rFonts w:ascii="Arial" w:hAnsi="Arial" w:cs="Arial"/>
          <w:noProof/>
        </w:rPr>
        <w:t>)</w:t>
      </w:r>
      <w:r w:rsidR="002B416F">
        <w:rPr>
          <w:rFonts w:ascii="Arial" w:hAnsi="Arial" w:cs="Arial"/>
        </w:rPr>
        <w:fldChar w:fldCharType="end"/>
      </w:r>
    </w:p>
    <w:p w14:paraId="3AB7ADBF" w14:textId="452D8933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</w:t>
      </w:r>
      <w:r>
        <w:rPr>
          <w:rFonts w:ascii="Arial" w:hAnsi="Arial" w:cs="Arial"/>
        </w:rPr>
        <w:fldChar w:fldCharType="begin">
          <w:fldData xml:space="preserve">PEVuZE5vdGU+PENpdGU+PEF1dGhvcj5UZWRmb3JkPC9BdXRob3I+PFllYXI+MTk5NzwvWWVhcj48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</w:fldData>
        </w:fldChar>
      </w:r>
      <w:r w:rsidR="0053165D">
        <w:rPr>
          <w:rFonts w:ascii="Arial" w:hAnsi="Arial" w:cs="Arial"/>
        </w:rPr>
        <w:instrText xml:space="preserve"> ADDIN EN.CITE </w:instrText>
      </w:r>
      <w:r w:rsidR="0053165D">
        <w:rPr>
          <w:rFonts w:ascii="Arial" w:hAnsi="Arial" w:cs="Arial"/>
        </w:rPr>
        <w:fldChar w:fldCharType="begin">
          <w:fldData xml:space="preserve">PEVuZE5vdGU+PENpdGU+PEF1dGhvcj5UZWRmb3JkPC9BdXRob3I+PFllYXI+MTk5NzwvWWVhcj48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</w:fldData>
        </w:fldChar>
      </w:r>
      <w:r w:rsidR="0053165D">
        <w:rPr>
          <w:rFonts w:ascii="Arial" w:hAnsi="Arial" w:cs="Arial"/>
        </w:rPr>
        <w:instrText xml:space="preserve"> ADDIN EN.CITE.DATA </w:instrText>
      </w:r>
      <w:r w:rsidR="0053165D">
        <w:rPr>
          <w:rFonts w:ascii="Arial" w:hAnsi="Arial" w:cs="Arial"/>
        </w:rPr>
      </w:r>
      <w:r w:rsidR="0053165D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53165D">
        <w:rPr>
          <w:rFonts w:ascii="Arial" w:hAnsi="Arial" w:cs="Arial"/>
          <w:noProof/>
        </w:rPr>
        <w:t>(</w:t>
      </w:r>
      <w:hyperlink w:anchor="_ENREF_22" w:tooltip="Tedford, 1997 #2624" w:history="1">
        <w:r w:rsidR="0053165D">
          <w:rPr>
            <w:rFonts w:ascii="Arial" w:hAnsi="Arial" w:cs="Arial"/>
            <w:noProof/>
          </w:rPr>
          <w:t>Tedford, Kim, Sa, Stevens, &amp; Tyers, 1997</w:t>
        </w:r>
      </w:hyperlink>
      <w:r w:rsidR="0053165D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3391444A" w14:textId="1BA5C313" w:rsidR="002B416F" w:rsidRPr="009C0C09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3</w:t>
      </w:r>
      <w:r>
        <w:rPr>
          <w:rFonts w:ascii="Arial" w:hAnsi="Arial" w:cs="Arial"/>
        </w:rPr>
        <w:fldChar w:fldCharType="begin">
          <w:fldData xml:space="preserve">PEVuZE5vdGU+PENpdGU+PEF1dGhvcj5OYXJheWFuYXN3YW15PC9BdXRob3I+PFllYXI+MjAwNjwv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x
NjUwNzEzOTwvdXJsPjx1cmw+aHR0cDovL3d3dy5uY2JpLm5sbS5uaWguZ292L3BtYy9hcnRpY2xl
cy9QTUMxNDMxNzAzL3BkZi9HQi0yMDA2LTctMS1SNi5wZGY8L3VybD48L3JlbGF0ZWQtdXJscz48
L3VybHM+PGN1c3RvbTE+MTE0MDwvY3VzdG9tMT48Y3VzdG9tMj4xNDMxNzAzPC9jdXN0b20yPjxl
bGVjdHJvbmljLXJlc291cmNlLW51bT4xMC4xMTg2L2diLTIwMDYtNy0xLXI2PC9lbGVjdHJvbmlj
LXJlc291cmNlLW51bT48bGFuZ3VhZ2U+ZW5nPC9sYW5ndWFnZT48L3JlY29yZD48L0NpdGU+PC9F
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OYXJheWFuYXN3YW15PC9BdXRob3I+PFllYXI+MjAwNjwv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x
NjUwNzEzOTwvdXJsPjx1cmw+aHR0cDovL3d3dy5uY2JpLm5sbS5uaWguZ292L3BtYy9hcnRpY2xl
cy9QTUMxNDMxNzAzL3BkZi9HQi0yMDA2LTctMS1SNi5wZGY8L3VybD48L3JlbGF0ZWQtdXJscz48
L3VybHM+PGN1c3RvbTE+MTE0MDwvY3VzdG9tMT48Y3VzdG9tMj4xNDMxNzAzPC9jdXN0b20yPjxl
bGVjdHJvbmljLXJlc291cmNlLW51bT4xMC4xMTg2L2diLTIwMDYtNy0xLXI2PC9lbGVjdHJvbmlj
LXJlc291cmNlLW51bT48bGFuZ3VhZ2U+ZW5nPC9sYW5ndWFnZT48L3JlY29yZD48L0NpdGU+PC9F
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1" w:tooltip="Narayanaswamy, 2006 #2744" w:history="1">
        <w:r w:rsidR="0053165D">
          <w:rPr>
            <w:rFonts w:ascii="Arial" w:hAnsi="Arial" w:cs="Arial"/>
            <w:noProof/>
          </w:rPr>
          <w:t>Narayanaswamy et al., 2006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66F5A4CB" w14:textId="78F1813C" w:rsidR="002B416F" w:rsidRDefault="002B416F" w:rsidP="002B416F">
      <w:pP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4</w:t>
      </w:r>
      <w:r>
        <w:rPr>
          <w:rFonts w:ascii="Arial" w:hAnsi="Arial" w:cs="Arial"/>
        </w:rPr>
        <w:fldChar w:fldCharType="begin">
          <w:fldData xml:space="preserve">PEVuZE5vdGU+PENpdGU+PEF1dGhvcj5SdW1wZjwvQXV0aG9yPjxZZWFyPjIwMDY8L1llYXI+PFJl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SdW1wZjwvQXV0aG9yPjxZZWFyPjIwMDY8L1llYXI+PFJl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8" w:tooltip="Rumpf, 2006 #2667" w:history="1">
        <w:r w:rsidR="0053165D">
          <w:rPr>
            <w:rFonts w:ascii="Arial" w:hAnsi="Arial" w:cs="Arial"/>
            <w:noProof/>
          </w:rPr>
          <w:t>Rumpf &amp; Jentsch, 2006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78BFFEBF" w14:textId="02C876E6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5</w:t>
      </w:r>
      <w:r>
        <w:rPr>
          <w:rFonts w:ascii="Arial" w:hAnsi="Arial" w:cs="Arial"/>
        </w:rPr>
        <w:fldChar w:fldCharType="begin">
          <w:fldData xml:space="preserve">PEVuZE5vdGU+PENpdGU+PEF1dGhvcj5TcmVlbml2YXM8L0F1dGhvcj48WWVhcj4yMDAzPC9ZZWFy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TcmVlbml2YXM8L0F1dGhvcj48WWVhcj4yMDAzPC9ZZWFy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0" w:tooltip="Sreenivas, 2003 #2669" w:history="1">
        <w:r w:rsidR="0053165D">
          <w:rPr>
            <w:rFonts w:ascii="Arial" w:hAnsi="Arial" w:cs="Arial"/>
            <w:noProof/>
          </w:rPr>
          <w:t>Sreenivas &amp; Carman, 2003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789CE104" w14:textId="5B581B5E" w:rsidR="002B416F" w:rsidRDefault="002B416F" w:rsidP="002B416F">
      <w:pP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6</w:t>
      </w:r>
      <w:r>
        <w:rPr>
          <w:rFonts w:ascii="Arial" w:hAnsi="Arial" w:cs="Arial"/>
        </w:rPr>
        <w:fldChar w:fldCharType="begin">
          <w:fldData xml:space="preserve">PEVuZE5vdGU+PENpdGU+PEF1dGhvcj5PZ2F3YTwvQXV0aG9yPjxZZWFyPjIwMDA8L1llYXI+PFJl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</w:fldData>
        </w:fldChar>
      </w:r>
      <w:r w:rsidR="0053165D">
        <w:rPr>
          <w:rFonts w:ascii="Arial" w:hAnsi="Arial" w:cs="Arial"/>
        </w:rPr>
        <w:instrText xml:space="preserve"> ADDIN EN.CITE </w:instrText>
      </w:r>
      <w:r w:rsidR="0053165D">
        <w:rPr>
          <w:rFonts w:ascii="Arial" w:hAnsi="Arial" w:cs="Arial"/>
        </w:rPr>
        <w:fldChar w:fldCharType="begin">
          <w:fldData xml:space="preserve">PEVuZE5vdGU+PENpdGU+PEF1dGhvcj5PZ2F3YTwvQXV0aG9yPjxZZWFyPjIwMDA8L1llYXI+PFJl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</w:fldData>
        </w:fldChar>
      </w:r>
      <w:r w:rsidR="0053165D">
        <w:rPr>
          <w:rFonts w:ascii="Arial" w:hAnsi="Arial" w:cs="Arial"/>
        </w:rPr>
        <w:instrText xml:space="preserve"> ADDIN EN.CITE.DATA </w:instrText>
      </w:r>
      <w:r w:rsidR="0053165D">
        <w:rPr>
          <w:rFonts w:ascii="Arial" w:hAnsi="Arial" w:cs="Arial"/>
        </w:rPr>
      </w:r>
      <w:r w:rsidR="0053165D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53165D">
        <w:rPr>
          <w:rFonts w:ascii="Arial" w:hAnsi="Arial" w:cs="Arial"/>
          <w:noProof/>
        </w:rPr>
        <w:t>(</w:t>
      </w:r>
      <w:hyperlink w:anchor="_ENREF_13" w:tooltip="Ogawa, 2000 #2655" w:history="1">
        <w:r w:rsidR="0053165D">
          <w:rPr>
            <w:rFonts w:ascii="Arial" w:hAnsi="Arial" w:cs="Arial"/>
            <w:noProof/>
          </w:rPr>
          <w:t>Ogawa, DeRisi, &amp; Brown, 2000</w:t>
        </w:r>
      </w:hyperlink>
      <w:r w:rsidR="0053165D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35714B91" w14:textId="0BF76D12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7</w:t>
      </w:r>
      <w:r>
        <w:rPr>
          <w:rFonts w:ascii="Arial" w:hAnsi="Arial" w:cs="Arial"/>
        </w:rPr>
        <w:fldChar w:fldCharType="begin">
          <w:fldData xml:space="preserve">PEVuZE5vdGU+PENpdGU+PEF1dGhvcj5DaXBvbGxpbmE8L0F1dGhvcj48WWVhcj4yMDA4PC9ZZWFy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</w:fldData>
        </w:fldChar>
      </w:r>
      <w:r w:rsidR="0053165D">
        <w:rPr>
          <w:rFonts w:ascii="Arial" w:hAnsi="Arial" w:cs="Arial"/>
        </w:rPr>
        <w:instrText xml:space="preserve"> ADDIN EN.CITE </w:instrText>
      </w:r>
      <w:r w:rsidR="0053165D">
        <w:rPr>
          <w:rFonts w:ascii="Arial" w:hAnsi="Arial" w:cs="Arial"/>
        </w:rPr>
        <w:fldChar w:fldCharType="begin">
          <w:fldData xml:space="preserve">PEVuZE5vdGU+PENpdGU+PEF1dGhvcj5DaXBvbGxpbmE8L0F1dGhvcj48WWVhcj4yMDA4PC9ZZWFy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</w:fldData>
        </w:fldChar>
      </w:r>
      <w:r w:rsidR="0053165D">
        <w:rPr>
          <w:rFonts w:ascii="Arial" w:hAnsi="Arial" w:cs="Arial"/>
        </w:rPr>
        <w:instrText xml:space="preserve"> ADDIN EN.CITE.DATA </w:instrText>
      </w:r>
      <w:r w:rsidR="0053165D">
        <w:rPr>
          <w:rFonts w:ascii="Arial" w:hAnsi="Arial" w:cs="Arial"/>
        </w:rPr>
      </w:r>
      <w:r w:rsidR="0053165D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53165D">
        <w:rPr>
          <w:rFonts w:ascii="Arial" w:hAnsi="Arial" w:cs="Arial"/>
          <w:noProof/>
        </w:rPr>
        <w:t>(</w:t>
      </w:r>
      <w:hyperlink w:anchor="_ENREF_3" w:tooltip="Cipollina, 2008 #2625" w:history="1">
        <w:r w:rsidR="0053165D">
          <w:rPr>
            <w:rFonts w:ascii="Arial" w:hAnsi="Arial" w:cs="Arial"/>
            <w:noProof/>
          </w:rPr>
          <w:t>Cipollina et al., 2008</w:t>
        </w:r>
      </w:hyperlink>
      <w:r w:rsidR="0053165D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566CCFEB" w14:textId="1E5C12AE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8</w:t>
      </w:r>
      <w:r>
        <w:rPr>
          <w:rFonts w:ascii="Arial" w:hAnsi="Arial" w:cs="Arial"/>
        </w:rPr>
        <w:fldChar w:fldCharType="begin"/>
      </w:r>
      <w:r w:rsidR="0053165D">
        <w:rPr>
          <w:rFonts w:ascii="Arial" w:hAnsi="Arial" w:cs="Arial"/>
        </w:rPr>
        <w:instrText xml:space="preserve"> ADDIN EN.CITE &lt;EndNote&gt;&lt;Cite&gt;&lt;Author&gt;Clifton&lt;/Author&gt;&lt;Year&gt;1978&lt;/Year&gt;&lt;RecNum&gt;2623&lt;/RecNum&gt;&lt;DisplayText&gt;(Clifton, Weinstock, &amp;amp; Fraenkel, 1978)&lt;/DisplayText&gt;&lt;record&gt;&lt;rec-number&gt;2623&lt;/rec-number&gt;&lt;foreign-keys&gt;&lt;key app="EN" db-id="wd5r9200oww2vpezt0k592ev229fe5rffpxs"&gt;2623&lt;/key&gt;&lt;/foreign-keys&gt;&lt;ref-type name="Journal Article"&gt;17&lt;/ref-type&gt;&lt;contributors&gt;&lt;authors&gt;&lt;author&gt;Clifton, D.&lt;/author&gt;&lt;author&gt;Weinstock, S. B.&lt;/author&gt;&lt;author&gt;Fraenkel, D. G.&lt;/author&gt;&lt;/authors&gt;&lt;/contributors&gt;&lt;titles&gt;&lt;title&gt;Glycolysis mutants in Saccharomyces cerevisiae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-11&lt;/pages&gt;&lt;volume&gt;88&lt;/volume&gt;&lt;number&gt;1&lt;/number&gt;&lt;edition&gt;1978/01/01&lt;/edition&gt;&lt;keywords&gt;&lt;keyword&gt;Glucose-6-Phosphate Isomerase/metabolism&lt;/keyword&gt;&lt;keyword&gt;*Glycolysis&lt;/keyword&gt;&lt;keyword&gt;Hexokinase/metabolism&lt;/keyword&gt;&lt;keyword&gt;*Mutation&lt;/keyword&gt;&lt;keyword&gt;Phosphofructokinase-1/metabolism&lt;/keyword&gt;&lt;keyword&gt;Pyruvate Kinase/metabolism&lt;/keyword&gt;&lt;keyword&gt;Saccharomyces cerevisiae/enzymology/*genetics/isolation &amp;amp; purification&lt;/keyword&gt;&lt;/keywords&gt;&lt;dates&gt;&lt;year&gt;1978&lt;/year&gt;&lt;pub-dates&gt;&lt;date&gt;Jan&lt;/date&gt;&lt;/pub-dates&gt;&lt;/dates&gt;&lt;isbn&gt;0016-6731 (Print)&amp;#xD;0016-6731 (Linking)&lt;/isbn&gt;&lt;accession-num&gt;147195&lt;/accession-num&gt;&lt;work-type&gt;Research Support, U.S. Gov&amp;apos;t, Non-P.H.S.&amp;#xD;Research Support, U.S. Gov&amp;apos;t, P.H.S.&lt;/work-type&gt;&lt;urls&gt;&lt;related-urls&gt;&lt;url&gt;http://www.ncbi.nlm.nih.gov/pubmed/147195&lt;/url&gt;&lt;/related-urls&gt;&lt;/urls&gt;&lt;custom1&gt;1090&lt;/custom1&gt;&lt;custom2&gt;1213781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 w:rsidR="0053165D">
        <w:rPr>
          <w:rFonts w:ascii="Arial" w:hAnsi="Arial" w:cs="Arial"/>
          <w:noProof/>
        </w:rPr>
        <w:t>(</w:t>
      </w:r>
      <w:hyperlink w:anchor="_ENREF_5" w:tooltip="Clifton, 1978 #2623" w:history="1">
        <w:r w:rsidR="0053165D">
          <w:rPr>
            <w:rFonts w:ascii="Arial" w:hAnsi="Arial" w:cs="Arial"/>
            <w:noProof/>
          </w:rPr>
          <w:t>Clifton, Weinstock, &amp; Fraenkel, 1978</w:t>
        </w:r>
      </w:hyperlink>
      <w:r w:rsidR="0053165D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277146D6" w14:textId="433AA3E7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lastRenderedPageBreak/>
        <w:t>9</w:t>
      </w:r>
      <w:r>
        <w:rPr>
          <w:rFonts w:ascii="Arial" w:hAnsi="Arial" w:cs="Arial"/>
        </w:rPr>
        <w:fldChar w:fldCharType="begin">
          <w:fldData xml:space="preserve">PEVuZE5vdGU+PENpdGU+PEF1dGhvcj5YaWU8L0F1dGhvcj48WWVhcj4xOTk5PC9ZZWFyPjxSZWNO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YaWU8L0F1dGhvcj48WWVhcj4xOTk5PC9ZZWFyPjxSZWNO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6" w:tooltip="Xie, 1999 #2671" w:history="1">
        <w:r w:rsidR="0053165D">
          <w:rPr>
            <w:rFonts w:ascii="Arial" w:hAnsi="Arial" w:cs="Arial"/>
            <w:noProof/>
          </w:rPr>
          <w:t>Xie et al., 1999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3FB738C3" w14:textId="6329CA62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0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Jiang&lt;/Author&gt;&lt;Year&gt;2001&lt;/Year&gt;&lt;RecNum&gt;2672&lt;/RecNum&gt;&lt;DisplayText&gt;(Jiang et al., 2001)&lt;/DisplayText&gt;&lt;record&gt;&lt;rec-number&gt;2672&lt;/rec-number&gt;&lt;foreign-keys&gt;&lt;key app="EN" db-id="wd5r9200oww2vpezt0k592ev229fe5rffpxs"&gt;2672&lt;/key&gt;&lt;/foreign-keys&gt;&lt;ref-type name="Journal Article"&gt;17&lt;/ref-type&gt;&lt;contributors&gt;&lt;authors&gt;&lt;author&gt;Jiang, Y.&lt;/author&gt;&lt;author&gt;Vasconcelles, M. J.&lt;/author&gt;&lt;author&gt;Wretzel, S.&lt;/author&gt;&lt;author&gt;Light, A.&lt;/author&gt;&lt;author&gt;Martin, C. E.&lt;/author&gt;&lt;author&gt;Goldberg, M. A.&lt;/author&gt;&lt;/authors&gt;&lt;/contributors&gt;&lt;auth-address&gt;Hematology Division, Department of Medicine, Brigham &amp;amp; Women&amp;apos;s Hospital, and Harvard Medical School, Boston, Massachusetts 02115, USA.&lt;/auth-address&gt;&lt;titles&gt;&lt;title&gt;MGA2 is involved in the low-oxygen response element-dependent hypoxic induction of genes in Saccharomyces cerevisiae&lt;/title&gt;&lt;secondary-title&gt;Molecular and cellular biology&lt;/secondary-title&gt;&lt;alt-title&gt;Mol Cell Biol&lt;/alt-title&gt;&lt;/titles&gt;&lt;alt-periodical&gt;&lt;full-title&gt;Mol Cell Biol&lt;/full-title&gt;&lt;/alt-periodical&gt;&lt;pages&gt;6161-9&lt;/pages&gt;&lt;volume&gt;21&lt;/volume&gt;&lt;number&gt;18&lt;/number&gt;&lt;edition&gt;2001/08/18&lt;/edition&gt;&lt;keywords&gt;&lt;keyword&gt;Cell Hypoxia/genetics&lt;/keyword&gt;&lt;keyword&gt;Fatty Acid Desaturases/*genetics&lt;/keyword&gt;&lt;keyword&gt;Fungal Proteins/*genetics&lt;/keyword&gt;&lt;keyword&gt;*Gene Expression Regulation, Fungal&lt;/keyword&gt;&lt;keyword&gt;Membrane Proteins&lt;/keyword&gt;&lt;keyword&gt;Oxygen/metabolism&lt;/keyword&gt;&lt;keyword&gt;Saccharomyces cerevisiae/*genetics/metabolism&lt;/keyword&gt;&lt;keyword&gt;*Saccharomyces cerevisiae Proteins&lt;/keyword&gt;&lt;keyword&gt;*Trans-Activators&lt;/keyword&gt;&lt;keyword&gt;Transcription Factors&lt;/keyword&gt;&lt;keyword&gt;Transcriptional Activation&lt;/keyword&gt;&lt;/keywords&gt;&lt;dates&gt;&lt;year&gt;2001&lt;/year&gt;&lt;pub-dates&gt;&lt;date&gt;Sep&lt;/date&gt;&lt;/pub-dates&gt;&lt;/dates&gt;&lt;isbn&gt;0270-7306 (Print)&amp;#xD;0270-7306 (Linking)&lt;/isbn&gt;&lt;accession-num&gt;11509659&lt;/accession-num&gt;&lt;work-type&gt;Research Support, U.S. Gov&amp;apos;t, P.H.S.&lt;/work-type&gt;&lt;urls&gt;&lt;related-urls&gt;&lt;url&gt;http://www.ncbi.nlm.nih.gov/pubmed/11509659&lt;/url&gt;&lt;/related-urls&gt;&lt;/urls&gt;&lt;custom2&gt;87333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7" w:tooltip="Jiang, 2001 #2672" w:history="1">
        <w:r w:rsidR="0053165D">
          <w:rPr>
            <w:rFonts w:ascii="Arial" w:hAnsi="Arial" w:cs="Arial"/>
            <w:noProof/>
          </w:rPr>
          <w:t>Jiang et al., 200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73097371" w14:textId="3900661F" w:rsidR="002B416F" w:rsidRDefault="002B416F" w:rsidP="002B416F">
      <w:pPr>
        <w:rPr>
          <w:rFonts w:ascii="Arial" w:hAnsi="Arial" w:cs="Arial"/>
        </w:rPr>
      </w:pPr>
      <w:r w:rsidRPr="00EC3263"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</w:t>
      </w: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</w:t>
      </w:r>
      <w:r>
        <w:rPr>
          <w:rFonts w:ascii="Arial" w:hAnsi="Arial" w:cs="Arial"/>
        </w:rPr>
        <w:fldChar w:fldCharType="begin">
          <w:fldData xml:space="preserve">PEVuZE5vdGU+PENpdGU+PEF1dGhvcj5MaWViPC9BdXRob3I+PFllYXI+MjAwMTwvWWVhcj48UmVj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MaWViPC9BdXRob3I+PFllYXI+MjAwMTwvWWVhcj48UmVj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8" w:tooltip="Lieb, 2001 #2103" w:history="1">
        <w:r w:rsidR="0053165D">
          <w:rPr>
            <w:rFonts w:ascii="Arial" w:hAnsi="Arial" w:cs="Arial"/>
            <w:noProof/>
          </w:rPr>
          <w:t>Lieb, Liu, Botstein, &amp; Brown, 200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4C9EB7C0" w14:textId="2624C0AF" w:rsidR="002B416F" w:rsidRDefault="002B416F" w:rsidP="002B416F">
      <w:pPr>
        <w:rPr>
          <w:rFonts w:ascii="Arial" w:hAnsi="Arial" w:cs="Arial"/>
        </w:rPr>
      </w:pPr>
      <w:r w:rsidRPr="00EC3263"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</w:t>
      </w: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Rine&lt;/Author&gt;&lt;Year&gt;1979&lt;/Year&gt;&lt;RecNum&gt;2674&lt;/RecNum&gt;&lt;DisplayText&gt;(Rine, Strathern, Hicks, &amp;amp; Herskowitz, 1979)&lt;/DisplayText&gt;&lt;record&gt;&lt;rec-number&gt;2674&lt;/rec-number&gt;&lt;foreign-keys&gt;&lt;key app="EN" db-id="wd5r9200oww2vpezt0k592ev229fe5rffpxs"&gt;2674&lt;/key&gt;&lt;/foreign-keys&gt;&lt;ref-type name="Journal Article"&gt;17&lt;/ref-type&gt;&lt;contributors&gt;&lt;authors&gt;&lt;author&gt;Rine, J.&lt;/author&gt;&lt;author&gt;Strathern, J. N.&lt;/author&gt;&lt;author&gt;Hicks, J. B.&lt;/author&gt;&lt;author&gt;Herskowitz, I.&lt;/author&gt;&lt;/authors&gt;&lt;/contributors&gt;&lt;titles&gt;&lt;title&gt;A suppressor of mating-type locus mutations in Saccharomyces cerevisiae: evidence for and identification of cryptic mating-type loci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877-901&lt;/pages&gt;&lt;volume&gt;93&lt;/volume&gt;&lt;number&gt;4&lt;/number&gt;&lt;edition&gt;1979/12/01&lt;/edition&gt;&lt;keywords&gt;&lt;keyword&gt;Chromosome Mapping&lt;/keyword&gt;&lt;keyword&gt;*Mutation&lt;/keyword&gt;&lt;keyword&gt;Phenotype&lt;/keyword&gt;&lt;keyword&gt;Saccharomyces cerevisiae/*genetics/physiology&lt;/keyword&gt;&lt;keyword&gt;Spores, Fungal&lt;/keyword&gt;&lt;keyword&gt;*Suppression, Genetic&lt;/keyword&gt;&lt;/keywords&gt;&lt;dates&gt;&lt;year&gt;1979&lt;/year&gt;&lt;pub-dates&gt;&lt;date&gt;Dec&lt;/date&gt;&lt;/pub-dates&gt;&lt;/dates&gt;&lt;isbn&gt;0016-6731 (Print)&amp;#xD;0016-6731 (Linking)&lt;/isbn&gt;&lt;accession-num&gt;397913&lt;/accession-num&gt;&lt;work-type&gt;Research Support, U.S. Gov&amp;apos;t, P.H.S.&lt;/work-type&gt;&lt;urls&gt;&lt;related-urls&gt;&lt;url&gt;http://www.ncbi.nlm.nih.gov/pubmed/397913&lt;/url&gt;&lt;/related-urls&gt;&lt;/urls&gt;&lt;custom2&gt;1214119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7" w:tooltip="Rine, 1979 #2674" w:history="1">
        <w:r w:rsidR="0053165D">
          <w:rPr>
            <w:rFonts w:ascii="Arial" w:hAnsi="Arial" w:cs="Arial"/>
            <w:noProof/>
          </w:rPr>
          <w:t>Rine, Strathern, Hicks, &amp; Herskowitz, 1979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7FFC2AC5" w14:textId="61C2CE54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3</w:t>
      </w:r>
      <w:r>
        <w:rPr>
          <w:rFonts w:ascii="Arial" w:hAnsi="Arial" w:cs="Arial"/>
        </w:rPr>
        <w:fldChar w:fldCharType="begin">
          <w:fldData xml:space="preserve">PEVuZE5vdGU+PENpdGU+PEF1dGhvcj5Qcm9mdDwvQXV0aG9yPjxZZWFyPjIwMDE8L1llYXI+PFJl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Qcm9mdDwvQXV0aG9yPjxZZWFyPjIwMDE8L1llYXI+PFJl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4" w:tooltip="Proft, 2001 #2675" w:history="1">
        <w:r w:rsidR="0053165D">
          <w:rPr>
            <w:rFonts w:ascii="Arial" w:hAnsi="Arial" w:cs="Arial"/>
            <w:noProof/>
          </w:rPr>
          <w:t>Proft et al., 200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0801C899" w14:textId="6E374ECE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4</w:t>
      </w:r>
      <w:r>
        <w:rPr>
          <w:rFonts w:ascii="Arial" w:hAnsi="Arial" w:cs="Arial"/>
        </w:rPr>
        <w:fldChar w:fldCharType="begin">
          <w:fldData xml:space="preserve">PEVuZE5vdGU+PENpdGU+PEF1dGhvcj5QdWlnPC9BdXRob3I+PFllYXI+MjAwNTwvWWVhcj48UmVj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k5LTEx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QdWlnPC9BdXRob3I+PFllYXI+MjAwNTwvWWVhcj48UmVj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k5LTEx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5" w:tooltip="Puig, 2005 #2676" w:history="1">
        <w:r w:rsidR="0053165D">
          <w:rPr>
            <w:rFonts w:ascii="Arial" w:hAnsi="Arial" w:cs="Arial"/>
            <w:noProof/>
          </w:rPr>
          <w:t>Puig, Askeland, &amp; Thiele, 2005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477940F7" w14:textId="29855459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5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Rine&lt;/Author&gt;&lt;Year&gt;1979&lt;/Year&gt;&lt;RecNum&gt;2674&lt;/RecNum&gt;&lt;DisplayText&gt;(Rine, et al., 1979)&lt;/DisplayText&gt;&lt;record&gt;&lt;rec-number&gt;2674&lt;/rec-number&gt;&lt;foreign-keys&gt;&lt;key app="EN" db-id="wd5r9200oww2vpezt0k592ev229fe5rffpxs"&gt;2674&lt;/key&gt;&lt;/foreign-keys&gt;&lt;ref-type name="Journal Article"&gt;17&lt;/ref-type&gt;&lt;contributors&gt;&lt;authors&gt;&lt;author&gt;Rine, J.&lt;/author&gt;&lt;author&gt;Strathern, J. N.&lt;/author&gt;&lt;author&gt;Hicks, J. B.&lt;/author&gt;&lt;author&gt;Herskowitz, I.&lt;/author&gt;&lt;/authors&gt;&lt;/contributors&gt;&lt;titles&gt;&lt;title&gt;A suppressor of mating-type locus mutations in Saccharomyces cerevisiae: evidence for and identification of cryptic mating-type loci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877-901&lt;/pages&gt;&lt;volume&gt;93&lt;/volume&gt;&lt;number&gt;4&lt;/number&gt;&lt;edition&gt;1979/12/01&lt;/edition&gt;&lt;keywords&gt;&lt;keyword&gt;Chromosome Mapping&lt;/keyword&gt;&lt;keyword&gt;*Mutation&lt;/keyword&gt;&lt;keyword&gt;Phenotype&lt;/keyword&gt;&lt;keyword&gt;Saccharomyces cerevisiae/*genetics/physiology&lt;/keyword&gt;&lt;keyword&gt;Spores, Fungal&lt;/keyword&gt;&lt;keyword&gt;*Suppression, Genetic&lt;/keyword&gt;&lt;/keywords&gt;&lt;dates&gt;&lt;year&gt;1979&lt;/year&gt;&lt;pub-dates&gt;&lt;date&gt;Dec&lt;/date&gt;&lt;/pub-dates&gt;&lt;/dates&gt;&lt;isbn&gt;0016-6731 (Print)&amp;#xD;0016-6731 (Linking)&lt;/isbn&gt;&lt;accession-num&gt;397913&lt;/accession-num&gt;&lt;work-type&gt;Research Support, U.S. Gov&amp;apos;t, P.H.S.&lt;/work-type&gt;&lt;urls&gt;&lt;related-urls&gt;&lt;url&gt;http://www.ncbi.nlm.nih.gov/pubmed/397913&lt;/url&gt;&lt;/related-urls&gt;&lt;/urls&gt;&lt;custom2&gt;1214119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7" w:tooltip="Rine, 1979 #2674" w:history="1">
        <w:r w:rsidR="0053165D">
          <w:rPr>
            <w:rFonts w:ascii="Arial" w:hAnsi="Arial" w:cs="Arial"/>
            <w:noProof/>
          </w:rPr>
          <w:t>Rine, et al., 1979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11BE2417" w14:textId="5A9DA991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6</w:t>
      </w:r>
      <w:r>
        <w:rPr>
          <w:rFonts w:ascii="Arial" w:hAnsi="Arial" w:cs="Arial"/>
        </w:rPr>
        <w:fldChar w:fldCharType="begin">
          <w:fldData xml:space="preserve">PEVuZE5vdGU+PENpdGU+PEF1dGhvcj5CdW5nYXJkPC9BdXRob3I+PFllYXI+MjAwNDwvWWVhcj48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CdW5nYXJkPC9BdXRob3I+PFllYXI+MjAwNDwvWWVhcj48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" w:tooltip="Bungard, 2004 #2677" w:history="1">
        <w:r w:rsidR="0053165D">
          <w:rPr>
            <w:rFonts w:ascii="Arial" w:hAnsi="Arial" w:cs="Arial"/>
            <w:noProof/>
          </w:rPr>
          <w:t>Bungard, Reed, &amp; Winter, 2004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467B5076" w14:textId="5B569C6F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7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Rine&lt;/Author&gt;&lt;Year&gt;1987&lt;/Year&gt;&lt;RecNum&gt;2678&lt;/RecNum&gt;&lt;DisplayText&gt;(Rine &amp;amp; Herskowitz, 1987)&lt;/DisplayText&gt;&lt;record&gt;&lt;rec-number&gt;2678&lt;/rec-number&gt;&lt;foreign-keys&gt;&lt;key app="EN" db-id="wd5r9200oww2vpezt0k592ev229fe5rffpxs"&gt;2678&lt;/key&gt;&lt;/foreign-keys&gt;&lt;ref-type name="Journal Article"&gt;17&lt;/ref-type&gt;&lt;contributors&gt;&lt;authors&gt;&lt;author&gt;Rine, J.&lt;/author&gt;&lt;author&gt;Herskowitz, I.&lt;/author&gt;&lt;/authors&gt;&lt;/contributors&gt;&lt;titles&gt;&lt;title&gt;Four genes responsible for a position effect on expression from HML and HMR in Saccharomyces cerevisiae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9-22&lt;/pages&gt;&lt;volume&gt;116&lt;/volume&gt;&lt;number&gt;1&lt;/number&gt;&lt;edition&gt;1987/05/01&lt;/edition&gt;&lt;keywords&gt;&lt;keyword&gt;Alleles&lt;/keyword&gt;&lt;keyword&gt;Crosses, Genetic&lt;/keyword&gt;&lt;keyword&gt;Genes&lt;/keyword&gt;&lt;keyword&gt;*Genes, Fungal&lt;/keyword&gt;&lt;keyword&gt;*Genes, Mating Type, Fungal&lt;/keyword&gt;&lt;keyword&gt;*Genes, Regulator&lt;/keyword&gt;&lt;keyword&gt;Genetic Linkage&lt;/keyword&gt;&lt;keyword&gt;Mutation&lt;/keyword&gt;&lt;keyword&gt;Peptides/genetics&lt;/keyword&gt;&lt;keyword&gt;Saccharomyces cerevisiae/*genetics&lt;/keyword&gt;&lt;keyword&gt;*Transcription, Genetic&lt;/keyword&gt;&lt;/keywords&gt;&lt;dates&gt;&lt;year&gt;1987&lt;/year&gt;&lt;pub-dates&gt;&lt;date&gt;May&lt;/date&gt;&lt;/pub-dates&gt;&lt;/dates&gt;&lt;isbn&gt;0016-6731 (Print)&amp;#xD;0016-6731 (Linking)&lt;/isbn&gt;&lt;accession-num&gt;3297920&lt;/accession-num&gt;&lt;work-type&gt;Research Support, U.S. Gov&amp;apos;t, P.H.S.&lt;/work-type&gt;&lt;urls&gt;&lt;related-urls&gt;&lt;url&gt;http://www.ncbi.nlm.nih.gov/pubmed/3297920&lt;/url&gt;&lt;/related-urls&gt;&lt;/urls&gt;&lt;custom2&gt;1203125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6" w:tooltip="Rine, 1987 #2678" w:history="1">
        <w:r w:rsidR="0053165D">
          <w:rPr>
            <w:rFonts w:ascii="Arial" w:hAnsi="Arial" w:cs="Arial"/>
            <w:noProof/>
          </w:rPr>
          <w:t>Rine &amp; Herskowitz, 1987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03CA8B00" w14:textId="7672BC68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8</w:t>
      </w:r>
      <w:r>
        <w:rPr>
          <w:rFonts w:ascii="Arial" w:hAnsi="Arial" w:cs="Arial"/>
        </w:rPr>
        <w:fldChar w:fldCharType="begin">
          <w:fldData xml:space="preserve">PEVuZE5vdGU+PENpdGU+PEF1dGhvcj5TaGFwaXJhPC9BdXRob3I+PFllYXI+MjAwNDwvWWVhcj48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TaGFwaXJhPC9BdXRob3I+PFllYXI+MjAwNDwvWWVhcj48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9" w:tooltip="Shapira, 2004 #2679" w:history="1">
        <w:r w:rsidR="0053165D">
          <w:rPr>
            <w:rFonts w:ascii="Arial" w:hAnsi="Arial" w:cs="Arial"/>
            <w:noProof/>
          </w:rPr>
          <w:t>Shapira, Segal, &amp; Botstein, 2004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0C432119" w14:textId="295AE489" w:rsidR="002B416F" w:rsidRDefault="002B416F" w:rsidP="002B416F">
      <w:pPr>
        <w:rPr>
          <w:rFonts w:ascii="Arial" w:hAnsi="Arial" w:cs="Arial"/>
        </w:rPr>
      </w:pPr>
      <w:r w:rsidRPr="00EC3263"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1</w:t>
      </w: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9</w:t>
      </w:r>
      <w:r>
        <w:rPr>
          <w:rFonts w:ascii="Arial" w:hAnsi="Arial" w:cs="Arial"/>
        </w:rPr>
        <w:fldChar w:fldCharType="begin">
          <w:fldData xml:space="preserve">PEVuZE5vdGU+PENpdGU+PEF1dGhvcj5UcmVpdGVsPC9BdXRob3I+PFllYXI+MTk5NTwvWWVhcj48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Mx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UcmVpdGVsPC9BdXRob3I+PFllYXI+MTk5NTwvWWVhcj48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Mx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4" w:tooltip="Treitel, 1995 #2680" w:history="1">
        <w:r w:rsidR="0053165D">
          <w:rPr>
            <w:rFonts w:ascii="Arial" w:hAnsi="Arial" w:cs="Arial"/>
            <w:noProof/>
          </w:rPr>
          <w:t>Treitel &amp; Carlson, 1995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06596200" w14:textId="69420054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0</w:t>
      </w:r>
      <w:r>
        <w:rPr>
          <w:rFonts w:ascii="Arial" w:hAnsi="Arial" w:cs="Arial"/>
        </w:rPr>
        <w:fldChar w:fldCharType="begin">
          <w:fldData xml:space="preserve">PEVuZE5vdGU+PENpdGU+PEF1dGhvcj5DaGFuZzwvQXV0aG9yPjxZZWFyPjIwMTE8L1llYXI+PFJl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uZzwvQXV0aG9yPjxZZWFyPjIwMTE8L1llYXI+PFJl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" w:tooltip="Chang, 2011 #2681" w:history="1">
        <w:r w:rsidR="0053165D">
          <w:rPr>
            <w:rFonts w:ascii="Arial" w:hAnsi="Arial" w:cs="Arial"/>
            <w:noProof/>
          </w:rPr>
          <w:t>Chang &amp; Winston, 201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2E114A08" w14:textId="38548153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1</w:t>
      </w:r>
      <w:r>
        <w:rPr>
          <w:rFonts w:ascii="Arial" w:hAnsi="Arial" w:cs="Arial"/>
        </w:rPr>
        <w:fldChar w:fldCharType="begin">
          <w:fldData xml:space="preserve">PEVuZE5vdGU+PENpdGU+PEF1dGhvcj5YaWU8L0F1dGhvcj48WWVhcj4xOTk5PC9ZZWFyPjxSZWNO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YaWU8L0F1dGhvcj48WWVhcj4xOTk5PC9ZZWFyPjxSZWNO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6" w:tooltip="Xie, 1999 #2671" w:history="1">
        <w:r w:rsidR="0053165D">
          <w:rPr>
            <w:rFonts w:ascii="Arial" w:hAnsi="Arial" w:cs="Arial"/>
            <w:noProof/>
          </w:rPr>
          <w:t>Xie, et al., 1999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6851D8F0" w14:textId="4F77A803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2</w:t>
      </w:r>
      <w:r>
        <w:rPr>
          <w:rFonts w:ascii="Arial" w:hAnsi="Arial" w:cs="Arial"/>
        </w:rPr>
        <w:fldChar w:fldCharType="begin">
          <w:fldData xml:space="preserve">PEVuZE5vdGU+PENpdGU+PEF1dGhvcj5Nb250YW5lczwvQXV0aG9yPjxZZWFyPjIwMTE8L1llYXI+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Nb250YW5lczwvQXV0aG9yPjxZZWFyPjIwMTE8L1llYXI+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0" w:tooltip="Montanes, 2011 #2682" w:history="1">
        <w:r w:rsidR="0053165D">
          <w:rPr>
            <w:rFonts w:ascii="Arial" w:hAnsi="Arial" w:cs="Arial"/>
            <w:noProof/>
          </w:rPr>
          <w:t>Montanes, Pascual-Ahuir, &amp; Proft, 201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26FC6CB2" w14:textId="2CDB0DBB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3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Martinez-Pastor&lt;/Author&gt;&lt;Year&gt;1996&lt;/Year&gt;&lt;RecNum&gt;2683&lt;/RecNum&gt;&lt;DisplayText&gt;(Martinez-Pastor et al., 1996)&lt;/DisplayText&gt;&lt;record&gt;&lt;rec-number&gt;2683&lt;/rec-number&gt;&lt;foreign-keys&gt;&lt;key app="EN" db-id="wd5r9200oww2vpezt0k592ev229fe5rffpxs"&gt;2683&lt;/key&gt;&lt;/foreign-keys&gt;&lt;ref-type name="Journal Article"&gt;17&lt;/ref-type&gt;&lt;contributors&gt;&lt;authors&gt;&lt;author&gt;Martinez-Pastor, M. T.&lt;/author&gt;&lt;author&gt;Marchler, G.&lt;/author&gt;&lt;author&gt;Schuller, C.&lt;/author&gt;&lt;author&gt;Marchler-Bauer, A.&lt;/author&gt;&lt;author&gt;Ruis, H.&lt;/author&gt;&lt;author&gt;Estruch, F.&lt;/author&gt;&lt;/authors&gt;&lt;/contributors&gt;&lt;auth-address&gt;Departamento de Bioquimica y Biologia Molecular, Universitat de Valencia, Spain.&lt;/auth-address&gt;&lt;titles&gt;&lt;title&gt;The Saccharomyces cerevisiae zinc finger proteins Msn2p and Msn4p are required for transcriptional induction through the stress response element (STRE)&lt;/title&gt;&lt;secondary-title&gt;The EMBO journal&lt;/secondary-title&gt;&lt;alt-title&gt;Embo J&lt;/alt-title&gt;&lt;/titles&gt;&lt;alt-periodical&gt;&lt;full-title&gt;Embo J&lt;/full-title&gt;&lt;/alt-periodical&gt;&lt;pages&gt;2227-35&lt;/pages&gt;&lt;volume&gt;15&lt;/volume&gt;&lt;number&gt;9&lt;/number&gt;&lt;edition&gt;1996/05/01&lt;/edition&gt;&lt;keywords&gt;&lt;keyword&gt;Base Sequence&lt;/keyword&gt;&lt;keyword&gt;DNA-Binding Proteins/*metabolism&lt;/keyword&gt;&lt;keyword&gt;Hot Temperature&lt;/keyword&gt;&lt;keyword&gt;Molecular Sequence Data&lt;/keyword&gt;&lt;keyword&gt;Oligodeoxyribonucleotides&lt;/keyword&gt;&lt;keyword&gt;Osmotic Pressure&lt;/keyword&gt;&lt;keyword&gt;Oxidative Stress&lt;/keyword&gt;&lt;keyword&gt;Protein Binding&lt;/keyword&gt;&lt;keyword&gt;Saccharomyces cerevisiae/genetics/*metabolism&lt;/keyword&gt;&lt;keyword&gt;*Saccharomyces cerevisiae Proteins&lt;/keyword&gt;&lt;keyword&gt;*Transcription Factors&lt;/keyword&gt;&lt;keyword&gt;*Transcription, Genetic&lt;/keyword&gt;&lt;keyword&gt;Zinc Fingers&lt;/keyword&gt;&lt;/keywords&gt;&lt;dates&gt;&lt;year&gt;1996&lt;/year&gt;&lt;pub-dates&gt;&lt;date&gt;May 1&lt;/date&gt;&lt;/pub-dates&gt;&lt;/dates&gt;&lt;isbn&gt;0261-4189 (Print)&amp;#xD;0261-4189 (Linking)&lt;/isbn&gt;&lt;accession-num&gt;8641288&lt;/accession-num&gt;&lt;work-type&gt;Research Support, Non-U.S. Gov&amp;apos;t&lt;/work-type&gt;&lt;urls&gt;&lt;related-urls&gt;&lt;url&gt;http://www.ncbi.nlm.nih.gov/pubmed/8641288&lt;/url&gt;&lt;/related-urls&gt;&lt;/urls&gt;&lt;custom2&gt;450147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9" w:tooltip="Martinez-Pastor, 1996 #2683" w:history="1">
        <w:r w:rsidR="0053165D">
          <w:rPr>
            <w:rFonts w:ascii="Arial" w:hAnsi="Arial" w:cs="Arial"/>
            <w:noProof/>
          </w:rPr>
          <w:t>Martinez-Pastor et al., 1996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3CE2A5A8" w14:textId="3CD7B475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4</w:t>
      </w:r>
      <w:r>
        <w:rPr>
          <w:rFonts w:ascii="Arial" w:hAnsi="Arial" w:cs="Arial"/>
        </w:rPr>
        <w:fldChar w:fldCharType="begin">
          <w:fldData xml:space="preserve">PEVuZE5vdGU+PENpdGU+PEF1dGhvcj5OaXNoaTwvQXV0aG9yPjxZZWFyPjE5OTU8L1llYXI+PFJl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OaXNoaTwvQXV0aG9yPjxZZWFyPjE5OTU8L1llYXI+PFJl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2" w:tooltip="Nishi, 1995 #2684" w:history="1">
        <w:r w:rsidR="0053165D">
          <w:rPr>
            <w:rFonts w:ascii="Arial" w:hAnsi="Arial" w:cs="Arial"/>
            <w:noProof/>
          </w:rPr>
          <w:t>Nishi et al., 1995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5DF9F253" w14:textId="490B4458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5</w:t>
      </w:r>
      <w:r>
        <w:rPr>
          <w:rFonts w:ascii="Arial" w:hAnsi="Arial" w:cs="Arial"/>
        </w:rPr>
        <w:fldChar w:fldCharType="begin">
          <w:fldData xml:space="preserve">PEVuZE5vdGU+PENpdGU+PEF1dGhvcj5XdTwvQXV0aG9yPjxZZWFyPjE5OTM8L1llYXI+PFJlY051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XdTwvQXV0aG9yPjxZZWFyPjE5OTM8L1llYXI+PFJlY051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5" w:tooltip="Wu, 1993 #2685" w:history="1">
        <w:r w:rsidR="0053165D">
          <w:rPr>
            <w:rFonts w:ascii="Arial" w:hAnsi="Arial" w:cs="Arial"/>
            <w:noProof/>
          </w:rPr>
          <w:t>Wu et al., 1993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58D24141" w14:textId="3D44AEFE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6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Tamai&lt;/Author&gt;&lt;Year&gt;1985&lt;/Year&gt;&lt;RecNum&gt;2686&lt;/RecNum&gt;&lt;DisplayText&gt;(Tamai, Toh-e, &amp;amp; Oshima, 1985)&lt;/DisplayText&gt;&lt;record&gt;&lt;rec-number&gt;2686&lt;/rec-number&gt;&lt;foreign-keys&gt;&lt;key app="EN" db-id="wd5r9200oww2vpezt0k592ev229fe5rffpxs"&gt;2686&lt;/key&gt;&lt;/foreign-keys&gt;&lt;ref-type name="Journal Article"&gt;17&lt;/ref-type&gt;&lt;contributors&gt;&lt;authors&gt;&lt;author&gt;Tamai, Y.&lt;/author&gt;&lt;author&gt;Toh-e, A.&lt;/author&gt;&lt;author&gt;Oshima, Y.&lt;/author&gt;&lt;/authors&gt;&lt;/contributors&gt;&lt;titles&gt;&lt;title&gt;Regulation of inorganic phosphate transport systems in Saccharomyces cerevisiae&lt;/title&gt;&lt;secondary-title&gt;Journal of bacteriology&lt;/secondary-title&gt;&lt;alt-title&gt;J Bacteriol&lt;/alt-title&gt;&lt;/titles&gt;&lt;alt-periodical&gt;&lt;full-title&gt;J Bacteriol&lt;/full-title&gt;&lt;/alt-periodical&gt;&lt;pages&gt;964-8&lt;/pages&gt;&lt;volume&gt;164&lt;/volume&gt;&lt;number&gt;2&lt;/number&gt;&lt;edition&gt;1985/11/01&lt;/edition&gt;&lt;keywords&gt;&lt;keyword&gt;Acid Phosphatase/biosynthesis&lt;/keyword&gt;&lt;keyword&gt;Alkaline Phosphatase/biosynthesis&lt;/keyword&gt;&lt;keyword&gt;Biological Transport&lt;/keyword&gt;&lt;keyword&gt;Enzyme Repression&lt;/keyword&gt;&lt;keyword&gt;Gene Expression Regulation&lt;/keyword&gt;&lt;keyword&gt;*Genes, Fungal&lt;/keyword&gt;&lt;keyword&gt;Genes, Regulator&lt;/keyword&gt;&lt;keyword&gt;Hydrogen-Ion Concentration&lt;/keyword&gt;&lt;keyword&gt;Kinetics&lt;/keyword&gt;&lt;keyword&gt;Mutation&lt;/keyword&gt;&lt;keyword&gt;Phosphates/*metabolism/pharmacology&lt;/keyword&gt;&lt;keyword&gt;Saccharomyces cerevisiae/enzymology/genetics/*metabolism&lt;/keyword&gt;&lt;/keywords&gt;&lt;dates&gt;&lt;year&gt;1985&lt;/year&gt;&lt;pub-dates&gt;&lt;date&gt;Nov&lt;/date&gt;&lt;/pub-dates&gt;&lt;/dates&gt;&lt;isbn&gt;0021-9193 (Print)&amp;#xD;0021-9193 (Linking)&lt;/isbn&gt;&lt;accession-num&gt;3902805&lt;/accession-num&gt;&lt;urls&gt;&lt;related-urls&gt;&lt;url&gt;http://www.ncbi.nlm.nih.gov/pubmed/3902805&lt;/url&gt;&lt;/related-urls&gt;&lt;/urls&gt;&lt;custom2&gt;214353&lt;/custom2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1" w:tooltip="Tamai, 1985 #2686" w:history="1">
        <w:r w:rsidR="0053165D">
          <w:rPr>
            <w:rFonts w:ascii="Arial" w:hAnsi="Arial" w:cs="Arial"/>
            <w:noProof/>
          </w:rPr>
          <w:t>Tamai, Toh-e, &amp; Oshima, 1985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151E320F" w14:textId="31C9EC76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7</w:t>
      </w:r>
      <w:r>
        <w:rPr>
          <w:rFonts w:ascii="Arial" w:hAnsi="Arial" w:cs="Arial"/>
        </w:rPr>
        <w:fldChar w:fldCharType="begin">
          <w:fldData xml:space="preserve">PEVuZE5vdGU+PENpdGU+PEF1dGhvcj5Eb2hybWFubjwvQXV0aG9yPjxZZWFyPjE5OTI8L1llYXI+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Eb2hybWFubjwvQXV0aG9yPjxZZWFyPjE5OTI8L1llYXI+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6" w:tooltip="Dohrmann, 1992 #2687" w:history="1">
        <w:r w:rsidR="0053165D">
          <w:rPr>
            <w:rFonts w:ascii="Arial" w:hAnsi="Arial" w:cs="Arial"/>
            <w:noProof/>
          </w:rPr>
          <w:t>Dohrmann et al., 1992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</w:p>
    <w:p w14:paraId="42731BF3" w14:textId="04C636FB" w:rsidR="002B416F" w:rsidRPr="004D46C0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8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Trachtulcova&lt;/Author&gt;&lt;Year&gt;2000&lt;/Year&gt;&lt;RecNum&gt;2689&lt;/RecNum&gt;&lt;DisplayText&gt;(Trachtulcova, Janatova, Kohlwein, &amp;amp; Hasek, 2000)&lt;/DisplayText&gt;&lt;record&gt;&lt;rec-number&gt;2689&lt;/rec-number&gt;&lt;foreign-keys&gt;&lt;key app="EN" db-id="wd5r9200oww2vpezt0k592ev229fe5rffpxs"&gt;2689&lt;/key&gt;&lt;/foreign-keys&gt;&lt;ref-type name="Journal Article"&gt;17&lt;/ref-type&gt;&lt;contributors&gt;&lt;authors&gt;&lt;author&gt;Trachtulcova, P.&lt;/author&gt;&lt;author&gt;Janatova, I.&lt;/author&gt;&lt;author&gt;Kohlwein, S. D.&lt;/author&gt;&lt;author&gt;Hasek, J.&lt;/author&gt;&lt;/authors&gt;&lt;/contributors&gt;&lt;auth-address&gt;Institute of Microbiology, Academy of Sciences of the Czech Republic, 14220 Prague, Czech Republic.&lt;/auth-address&gt;&lt;titles&gt;&lt;title&gt;Saccharomyces cerevisiae gene ISW2 encodes a microtubule-interacting protein required for premeiotic DNA replication&lt;/title&gt;&lt;secondary-title&gt;Yeast&lt;/secondary-title&gt;&lt;alt-title&gt;Yeast&lt;/alt-title&gt;&lt;/titles&gt;&lt;periodical&gt;&lt;full-title&gt;Yeast&lt;/full-title&gt;&lt;/periodical&gt;&lt;alt-periodical&gt;&lt;full-title&gt;Yeast&lt;/full-title&gt;&lt;/alt-periodical&gt;&lt;pages&gt;35-47&lt;/pages&gt;&lt;volume&gt;16&lt;/volume&gt;&lt;number&gt;1&lt;/number&gt;&lt;edition&gt;2000/01/06&lt;/edition&gt;&lt;keywords&gt;&lt;keyword&gt;Blotting, Western&lt;/keyword&gt;&lt;keyword&gt;*DNA Replication&lt;/keyword&gt;&lt;keyword&gt;Fungal Proteins/*analysis&lt;/keyword&gt;&lt;keyword&gt;Genes, Fungal/*physiology&lt;/keyword&gt;&lt;keyword&gt;Immunohistochemistry&lt;/keyword&gt;&lt;keyword&gt;Microtubules/*chemistry&lt;/keyword&gt;&lt;keyword&gt;Molecular Weight&lt;/keyword&gt;&lt;keyword&gt;Saccharomyces cerevisiae/*genetics&lt;/keyword&gt;&lt;keyword&gt;Spores, Fungal/physiology&lt;/keyword&gt;&lt;/keywords&gt;&lt;dates&gt;&lt;year&gt;2000&lt;/year&gt;&lt;pub-dates&gt;&lt;date&gt;Jan 15&lt;/date&gt;&lt;/pub-dates&gt;&lt;/dates&gt;&lt;isbn&gt;0749-503X (Print)&amp;#xD;0749-503X (Linking)&lt;/isbn&gt;&lt;accession-num&gt;10620773&lt;/accession-num&gt;&lt;work-type&gt;Research Support, Non-U.S. Gov&amp;apos;t&lt;/work-type&gt;&lt;urls&gt;&lt;related-urls&gt;&lt;url&gt;http://www.ncbi.nlm.nih.gov/pubmed/10620773&lt;/url&gt;&lt;/related-urls&gt;&lt;/urls&gt;&lt;electronic-resource-num&gt;10.1002/(SICI)1097-0061(20000115)16:1&amp;lt;35::AID-YEA504&amp;gt;3.0.CO;2-0&lt;/electronic-resource-num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3" w:tooltip="Trachtulcova, 2000 #2689" w:history="1">
        <w:r w:rsidR="0053165D">
          <w:rPr>
            <w:rFonts w:ascii="Arial" w:hAnsi="Arial" w:cs="Arial"/>
            <w:noProof/>
          </w:rPr>
          <w:t>Trachtulcova, Janatova, Kohlwein, &amp; Hasek, 2000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55042373" w14:textId="4E27F2A7" w:rsidR="002B416F" w:rsidRDefault="002B416F" w:rsidP="002B416F">
      <w:pPr>
        <w:rPr>
          <w:rFonts w:ascii="Arial" w:hAnsi="Arial" w:cs="Arial"/>
        </w:rPr>
      </w:pPr>
      <w:r>
        <w:rPr>
          <w:rFonts w:ascii="Calibri" w:eastAsia="Times New Roman" w:hAnsi="Calibri" w:cs="Times New Roman"/>
          <w:color w:val="000000"/>
          <w:sz w:val="22"/>
          <w:szCs w:val="22"/>
          <w:vertAlign w:val="superscript"/>
        </w:rPr>
        <w:t>29</w:t>
      </w:r>
      <w:r>
        <w:rPr>
          <w:rFonts w:ascii="Arial" w:hAnsi="Arial" w:cs="Arial"/>
        </w:rPr>
        <w:fldChar w:fldCharType="begin">
          <w:fldData xml:space="preserve">PEVuZE5vdGU+PENpdGU+PEF1dGhvcj5aaG91PC9BdXRob3I+PFllYXI+MjAxMTwvWWVhcj48UmVj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aaG91PC9BdXRob3I+PFllYXI+MjAxMTwvWWVhcj48UmVj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7" w:tooltip="Zhou, 2011 #2417" w:history="1">
        <w:r w:rsidR="0053165D">
          <w:rPr>
            <w:rFonts w:ascii="Arial" w:hAnsi="Arial" w:cs="Arial"/>
            <w:noProof/>
          </w:rPr>
          <w:t>Zhou &amp; O'Shea, 201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</w:p>
    <w:p w14:paraId="1AD0DB61" w14:textId="77777777" w:rsidR="002B416F" w:rsidRDefault="002B416F" w:rsidP="002B416F">
      <w:pPr>
        <w:rPr>
          <w:rFonts w:ascii="Arial" w:hAnsi="Arial" w:cs="Arial"/>
        </w:rPr>
      </w:pPr>
    </w:p>
    <w:p w14:paraId="7C14A701" w14:textId="6D94DF69" w:rsidR="0053165D" w:rsidRDefault="0053165D">
      <w:r>
        <w:rPr>
          <w:rFonts w:ascii="Arial" w:hAnsi="Arial" w:cs="Arial"/>
        </w:rPr>
        <w:t>REFERENCES</w:t>
      </w:r>
      <w:bookmarkStart w:id="0" w:name="_GoBack"/>
      <w:bookmarkEnd w:id="0"/>
    </w:p>
    <w:p w14:paraId="277F9475" w14:textId="77777777" w:rsidR="0053165D" w:rsidRDefault="0053165D"/>
    <w:p w14:paraId="334DE39C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53165D">
        <w:rPr>
          <w:rFonts w:ascii="Cambria" w:hAnsi="Cambria"/>
          <w:noProof/>
        </w:rPr>
        <w:t xml:space="preserve">Bungard, D, Reed, M, &amp; Winter, E. (2004). RSC1 and RSC2 are required for expression of mid-late sporulation-specific genes in Saccharomyces cerevisiae. </w:t>
      </w:r>
      <w:r w:rsidRPr="0053165D">
        <w:rPr>
          <w:rFonts w:ascii="Cambria" w:hAnsi="Cambria"/>
          <w:i/>
          <w:noProof/>
        </w:rPr>
        <w:t xml:space="preserve">Eukaryot Cell, </w:t>
      </w:r>
      <w:r w:rsidRPr="0053165D">
        <w:rPr>
          <w:rFonts w:ascii="Cambria" w:hAnsi="Cambria"/>
          <w:b/>
          <w:i/>
          <w:noProof/>
        </w:rPr>
        <w:t>3</w:t>
      </w:r>
      <w:r w:rsidRPr="0053165D">
        <w:rPr>
          <w:rFonts w:ascii="Cambria" w:hAnsi="Cambria"/>
          <w:noProof/>
        </w:rPr>
        <w:t>(4), 910-918. doi: 10.1128/EC.3.4.910-918.2004</w:t>
      </w:r>
      <w:bookmarkEnd w:id="1"/>
    </w:p>
    <w:p w14:paraId="2F9FEBE3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" w:name="_ENREF_2"/>
      <w:r w:rsidRPr="0053165D">
        <w:rPr>
          <w:rFonts w:ascii="Cambria" w:hAnsi="Cambria"/>
          <w:noProof/>
        </w:rPr>
        <w:t xml:space="preserve">Chang, JS, &amp; Winston, F. (2011). Spt10 and Spt21 are required for transcriptional silencing in Saccharomyces cerevisiae. </w:t>
      </w:r>
      <w:r w:rsidRPr="0053165D">
        <w:rPr>
          <w:rFonts w:ascii="Cambria" w:hAnsi="Cambria"/>
          <w:i/>
          <w:noProof/>
        </w:rPr>
        <w:t xml:space="preserve">Eukaryot Cell, </w:t>
      </w:r>
      <w:r w:rsidRPr="0053165D">
        <w:rPr>
          <w:rFonts w:ascii="Cambria" w:hAnsi="Cambria"/>
          <w:b/>
          <w:i/>
          <w:noProof/>
        </w:rPr>
        <w:t>10</w:t>
      </w:r>
      <w:r w:rsidRPr="0053165D">
        <w:rPr>
          <w:rFonts w:ascii="Cambria" w:hAnsi="Cambria"/>
          <w:noProof/>
        </w:rPr>
        <w:t>(1), 118-129. doi: 10.1128/EC.00246-10</w:t>
      </w:r>
      <w:bookmarkEnd w:id="2"/>
    </w:p>
    <w:p w14:paraId="0A0BFABB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3" w:name="_ENREF_3"/>
      <w:r w:rsidRPr="0053165D">
        <w:rPr>
          <w:rFonts w:ascii="Cambria" w:hAnsi="Cambria"/>
          <w:noProof/>
        </w:rPr>
        <w:t xml:space="preserve">Cipollina, C, van den Brink, J, Daran-Lapujade, P, Pronk, JT, Porro, D, &amp; de Winde, JH. (2008). Saccharomyces cerevisiae SFP1: at the crossroads of central metabolism and ribosome biogenesis. </w:t>
      </w:r>
      <w:r w:rsidRPr="0053165D">
        <w:rPr>
          <w:rFonts w:ascii="Cambria" w:hAnsi="Cambria"/>
          <w:i/>
          <w:noProof/>
        </w:rPr>
        <w:t xml:space="preserve">Microbiology, </w:t>
      </w:r>
      <w:r w:rsidRPr="0053165D">
        <w:rPr>
          <w:rFonts w:ascii="Cambria" w:hAnsi="Cambria"/>
          <w:b/>
          <w:i/>
          <w:noProof/>
        </w:rPr>
        <w:t>154</w:t>
      </w:r>
      <w:r w:rsidRPr="0053165D">
        <w:rPr>
          <w:rFonts w:ascii="Cambria" w:hAnsi="Cambria"/>
          <w:noProof/>
        </w:rPr>
        <w:t>(Pt 6), 1686-1699. doi: 10.1099/mic.0.2008/017392-0</w:t>
      </w:r>
      <w:bookmarkEnd w:id="3"/>
    </w:p>
    <w:p w14:paraId="3D291667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4" w:name="_ENREF_4"/>
      <w:r w:rsidRPr="0053165D">
        <w:rPr>
          <w:rFonts w:ascii="Cambria" w:hAnsi="Cambria"/>
          <w:noProof/>
        </w:rPr>
        <w:t xml:space="preserve">Clifton, D, &amp; Fraenkel, DG. (1981). The gcr (glycolysis regulation) mutation of Saccharomyces cerevisiae. </w:t>
      </w:r>
      <w:r w:rsidRPr="0053165D">
        <w:rPr>
          <w:rFonts w:ascii="Cambria" w:hAnsi="Cambria"/>
          <w:i/>
          <w:noProof/>
        </w:rPr>
        <w:t xml:space="preserve">The Journal of biological chemistry, </w:t>
      </w:r>
      <w:r w:rsidRPr="0053165D">
        <w:rPr>
          <w:rFonts w:ascii="Cambria" w:hAnsi="Cambria"/>
          <w:b/>
          <w:i/>
          <w:noProof/>
        </w:rPr>
        <w:t>256</w:t>
      </w:r>
      <w:r w:rsidRPr="0053165D">
        <w:rPr>
          <w:rFonts w:ascii="Cambria" w:hAnsi="Cambria"/>
          <w:noProof/>
        </w:rPr>
        <w:t xml:space="preserve">(24), 13074-13078. </w:t>
      </w:r>
      <w:bookmarkEnd w:id="4"/>
    </w:p>
    <w:p w14:paraId="682CE941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5" w:name="_ENREF_5"/>
      <w:r w:rsidRPr="0053165D">
        <w:rPr>
          <w:rFonts w:ascii="Cambria" w:hAnsi="Cambria"/>
          <w:noProof/>
        </w:rPr>
        <w:t xml:space="preserve">Clifton, D, Weinstock, SB, &amp; Fraenkel, DG. (1978). Glycolysis mutants in Saccharomyces cerevisiae. </w:t>
      </w:r>
      <w:r w:rsidRPr="0053165D">
        <w:rPr>
          <w:rFonts w:ascii="Cambria" w:hAnsi="Cambria"/>
          <w:i/>
          <w:noProof/>
        </w:rPr>
        <w:t xml:space="preserve">Genetics, </w:t>
      </w:r>
      <w:r w:rsidRPr="0053165D">
        <w:rPr>
          <w:rFonts w:ascii="Cambria" w:hAnsi="Cambria"/>
          <w:b/>
          <w:i/>
          <w:noProof/>
        </w:rPr>
        <w:t>88</w:t>
      </w:r>
      <w:r w:rsidRPr="0053165D">
        <w:rPr>
          <w:rFonts w:ascii="Cambria" w:hAnsi="Cambria"/>
          <w:noProof/>
        </w:rPr>
        <w:t xml:space="preserve">(1), 1-11. </w:t>
      </w:r>
      <w:bookmarkEnd w:id="5"/>
    </w:p>
    <w:p w14:paraId="3B0EDFB7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6" w:name="_ENREF_6"/>
      <w:r w:rsidRPr="0053165D">
        <w:rPr>
          <w:rFonts w:ascii="Cambria" w:hAnsi="Cambria"/>
          <w:noProof/>
        </w:rPr>
        <w:t xml:space="preserve">Dohrmann, PR, Butler, G, Tamai, K, Dorland, S, Greene, JR, Thiele, DJ, &amp; Stillman, DJ. (1992). Parallel pathways of gene regulation: homologous regulators SWI5 and ACE2 differentially control transcription of HO and chitinase. </w:t>
      </w:r>
      <w:r w:rsidRPr="0053165D">
        <w:rPr>
          <w:rFonts w:ascii="Cambria" w:hAnsi="Cambria"/>
          <w:i/>
          <w:noProof/>
        </w:rPr>
        <w:t xml:space="preserve">Genes &amp; Development, </w:t>
      </w:r>
      <w:r w:rsidRPr="0053165D">
        <w:rPr>
          <w:rFonts w:ascii="Cambria" w:hAnsi="Cambria"/>
          <w:b/>
          <w:i/>
          <w:noProof/>
        </w:rPr>
        <w:t>6</w:t>
      </w:r>
      <w:r w:rsidRPr="0053165D">
        <w:rPr>
          <w:rFonts w:ascii="Cambria" w:hAnsi="Cambria"/>
          <w:noProof/>
        </w:rPr>
        <w:t xml:space="preserve">(1), 93-104. </w:t>
      </w:r>
      <w:bookmarkEnd w:id="6"/>
    </w:p>
    <w:p w14:paraId="370A49F7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7" w:name="_ENREF_7"/>
      <w:r w:rsidRPr="0053165D">
        <w:rPr>
          <w:rFonts w:ascii="Cambria" w:hAnsi="Cambria"/>
          <w:noProof/>
        </w:rPr>
        <w:t xml:space="preserve">Jiang, Y, Vasconcelles, MJ, Wretzel, S, Light, A, Martin, CE, &amp; Goldberg, MA. (2001). MGA2 is involved in the low-oxygen response element-dependent hypoxic induction of genes in Saccharomyces cerevisiae. </w:t>
      </w:r>
      <w:r w:rsidRPr="0053165D">
        <w:rPr>
          <w:rFonts w:ascii="Cambria" w:hAnsi="Cambria"/>
          <w:i/>
          <w:noProof/>
        </w:rPr>
        <w:t xml:space="preserve">Molecular and cellular biology, </w:t>
      </w:r>
      <w:r w:rsidRPr="0053165D">
        <w:rPr>
          <w:rFonts w:ascii="Cambria" w:hAnsi="Cambria"/>
          <w:b/>
          <w:i/>
          <w:noProof/>
        </w:rPr>
        <w:t>21</w:t>
      </w:r>
      <w:r w:rsidRPr="0053165D">
        <w:rPr>
          <w:rFonts w:ascii="Cambria" w:hAnsi="Cambria"/>
          <w:noProof/>
        </w:rPr>
        <w:t xml:space="preserve">(18), 6161-6169. </w:t>
      </w:r>
      <w:bookmarkEnd w:id="7"/>
    </w:p>
    <w:p w14:paraId="0B2DFEFB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8" w:name="_ENREF_8"/>
      <w:r w:rsidRPr="0053165D">
        <w:rPr>
          <w:rFonts w:ascii="Cambria" w:hAnsi="Cambria"/>
          <w:noProof/>
        </w:rPr>
        <w:t xml:space="preserve">Lieb, JD, Liu, X, Botstein, D, &amp; Brown, PO. (2001). Promoter-specific binding of Rap1 revealed by genome-wide maps of protein-DNA association. </w:t>
      </w:r>
      <w:r w:rsidRPr="0053165D">
        <w:rPr>
          <w:rFonts w:ascii="Cambria" w:hAnsi="Cambria"/>
          <w:i/>
          <w:noProof/>
        </w:rPr>
        <w:t xml:space="preserve">Nat Genet, </w:t>
      </w:r>
      <w:r w:rsidRPr="0053165D">
        <w:rPr>
          <w:rFonts w:ascii="Cambria" w:hAnsi="Cambria"/>
          <w:b/>
          <w:i/>
          <w:noProof/>
        </w:rPr>
        <w:t>28</w:t>
      </w:r>
      <w:r w:rsidRPr="0053165D">
        <w:rPr>
          <w:rFonts w:ascii="Cambria" w:hAnsi="Cambria"/>
          <w:noProof/>
        </w:rPr>
        <w:t xml:space="preserve">(4), 327-334. </w:t>
      </w:r>
      <w:bookmarkEnd w:id="8"/>
    </w:p>
    <w:p w14:paraId="0BF2D0F3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9" w:name="_ENREF_9"/>
      <w:r w:rsidRPr="0053165D">
        <w:rPr>
          <w:rFonts w:ascii="Cambria" w:hAnsi="Cambria"/>
          <w:noProof/>
        </w:rPr>
        <w:t xml:space="preserve">Martinez-Pastor, MT, Marchler, G, Schuller, C, Marchler-Bauer, A, Ruis, H, &amp; Estruch, F. (1996). The Saccharomyces cerevisiae zinc finger proteins Msn2p and Msn4p are required for transcriptional induction through the stress response element (STRE). </w:t>
      </w:r>
      <w:r w:rsidRPr="0053165D">
        <w:rPr>
          <w:rFonts w:ascii="Cambria" w:hAnsi="Cambria"/>
          <w:i/>
          <w:noProof/>
        </w:rPr>
        <w:t xml:space="preserve">The EMBO journal, </w:t>
      </w:r>
      <w:r w:rsidRPr="0053165D">
        <w:rPr>
          <w:rFonts w:ascii="Cambria" w:hAnsi="Cambria"/>
          <w:b/>
          <w:i/>
          <w:noProof/>
        </w:rPr>
        <w:t>15</w:t>
      </w:r>
      <w:r w:rsidRPr="0053165D">
        <w:rPr>
          <w:rFonts w:ascii="Cambria" w:hAnsi="Cambria"/>
          <w:noProof/>
        </w:rPr>
        <w:t xml:space="preserve">(9), 2227-2235. </w:t>
      </w:r>
      <w:bookmarkEnd w:id="9"/>
    </w:p>
    <w:p w14:paraId="1F1446C1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0" w:name="_ENREF_10"/>
      <w:r w:rsidRPr="0053165D">
        <w:rPr>
          <w:rFonts w:ascii="Cambria" w:hAnsi="Cambria"/>
          <w:noProof/>
        </w:rPr>
        <w:t xml:space="preserve">Montanes, FM, Pascual-Ahuir, A, &amp; Proft, M. (2011). Repression of ergosterol biosynthesis is essential for stress resistance and is mediated by the Hog1 MAP kinase and the Mot3 and Rox1 transcription factors. </w:t>
      </w:r>
      <w:r w:rsidRPr="0053165D">
        <w:rPr>
          <w:rFonts w:ascii="Cambria" w:hAnsi="Cambria"/>
          <w:i/>
          <w:noProof/>
        </w:rPr>
        <w:t xml:space="preserve">Molecular microbiology, </w:t>
      </w:r>
      <w:r w:rsidRPr="0053165D">
        <w:rPr>
          <w:rFonts w:ascii="Cambria" w:hAnsi="Cambria"/>
          <w:b/>
          <w:i/>
          <w:noProof/>
        </w:rPr>
        <w:t>79</w:t>
      </w:r>
      <w:r w:rsidRPr="0053165D">
        <w:rPr>
          <w:rFonts w:ascii="Cambria" w:hAnsi="Cambria"/>
          <w:noProof/>
        </w:rPr>
        <w:t>(4), 1008-1023. doi: 10.1111/j.1365-2958.2010.07502.x</w:t>
      </w:r>
      <w:bookmarkEnd w:id="10"/>
    </w:p>
    <w:p w14:paraId="086C1F8F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1" w:name="_ENREF_11"/>
      <w:r w:rsidRPr="0053165D">
        <w:rPr>
          <w:rFonts w:ascii="Cambria" w:hAnsi="Cambria"/>
          <w:noProof/>
        </w:rPr>
        <w:t xml:space="preserve">Narayanaswamy, R, Niu, W, Scouras, AD, Hart, GT, Davies, J, Ellington, AD, Iyer, VR, &amp; Marcotte, EM. (2006). Systematic profiling of cellular phenotypes with spotted cell microarrays reveals mating-pheromone response genes. </w:t>
      </w:r>
      <w:r w:rsidRPr="0053165D">
        <w:rPr>
          <w:rFonts w:ascii="Cambria" w:hAnsi="Cambria"/>
          <w:i/>
          <w:noProof/>
        </w:rPr>
        <w:t xml:space="preserve">Genome Biology, </w:t>
      </w:r>
      <w:r w:rsidRPr="0053165D">
        <w:rPr>
          <w:rFonts w:ascii="Cambria" w:hAnsi="Cambria"/>
          <w:b/>
          <w:i/>
          <w:noProof/>
        </w:rPr>
        <w:t>7</w:t>
      </w:r>
      <w:r w:rsidRPr="0053165D">
        <w:rPr>
          <w:rFonts w:ascii="Cambria" w:hAnsi="Cambria"/>
          <w:noProof/>
        </w:rPr>
        <w:t>(1), R6. doi: 10.1186/gb-2006-7-1-r6</w:t>
      </w:r>
      <w:bookmarkEnd w:id="11"/>
    </w:p>
    <w:p w14:paraId="149286F8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2" w:name="_ENREF_12"/>
      <w:r w:rsidRPr="0053165D">
        <w:rPr>
          <w:rFonts w:ascii="Cambria" w:hAnsi="Cambria"/>
          <w:noProof/>
        </w:rPr>
        <w:t xml:space="preserve">Nishi, K, Park, CS, Pepper, AE, Eichinger, G, Innis, MA, &amp; Holland, MJ. (1995). The GCR1 requirement for yeast glycolytic gene expression is suppressed by dominant mutations in the SGC1 gene, which encodes a novel basic-helix-loop-helix protein. </w:t>
      </w:r>
      <w:r w:rsidRPr="0053165D">
        <w:rPr>
          <w:rFonts w:ascii="Cambria" w:hAnsi="Cambria"/>
          <w:i/>
          <w:noProof/>
        </w:rPr>
        <w:t xml:space="preserve">Molecular and cellular biology, </w:t>
      </w:r>
      <w:r w:rsidRPr="0053165D">
        <w:rPr>
          <w:rFonts w:ascii="Cambria" w:hAnsi="Cambria"/>
          <w:b/>
          <w:i/>
          <w:noProof/>
        </w:rPr>
        <w:t>15</w:t>
      </w:r>
      <w:r w:rsidRPr="0053165D">
        <w:rPr>
          <w:rFonts w:ascii="Cambria" w:hAnsi="Cambria"/>
          <w:noProof/>
        </w:rPr>
        <w:t xml:space="preserve">(5), 2646-2653. </w:t>
      </w:r>
      <w:bookmarkEnd w:id="12"/>
    </w:p>
    <w:p w14:paraId="11D084F6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3" w:name="_ENREF_13"/>
      <w:r w:rsidRPr="0053165D">
        <w:rPr>
          <w:rFonts w:ascii="Cambria" w:hAnsi="Cambria"/>
          <w:noProof/>
        </w:rPr>
        <w:t xml:space="preserve">Ogawa, N, DeRisi, J, &amp; Brown, PO. (2000). New components of a system for phosphate accumulation and polyphosphate metabolism in Saccharomyces cerevisiae revealed by genomic expression analysis. </w:t>
      </w:r>
      <w:r w:rsidRPr="0053165D">
        <w:rPr>
          <w:rFonts w:ascii="Cambria" w:hAnsi="Cambria"/>
          <w:i/>
          <w:noProof/>
        </w:rPr>
        <w:t xml:space="preserve">Molecular biology of the cell, </w:t>
      </w:r>
      <w:r w:rsidRPr="0053165D">
        <w:rPr>
          <w:rFonts w:ascii="Cambria" w:hAnsi="Cambria"/>
          <w:b/>
          <w:i/>
          <w:noProof/>
        </w:rPr>
        <w:t>11</w:t>
      </w:r>
      <w:r w:rsidRPr="0053165D">
        <w:rPr>
          <w:rFonts w:ascii="Cambria" w:hAnsi="Cambria"/>
          <w:noProof/>
        </w:rPr>
        <w:t xml:space="preserve">(12), 4309-4321. </w:t>
      </w:r>
      <w:bookmarkEnd w:id="13"/>
    </w:p>
    <w:p w14:paraId="5216F7B0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4" w:name="_ENREF_14"/>
      <w:r w:rsidRPr="0053165D">
        <w:rPr>
          <w:rFonts w:ascii="Cambria" w:hAnsi="Cambria"/>
          <w:noProof/>
        </w:rPr>
        <w:t xml:space="preserve">Proft, M, Pascual-Ahuir, A, de Nadal, E, Arino, J, Serrano, R, &amp; Posas, F. (2001). Regulation of the Sko1 transcriptional repressor by the Hog1 MAP kinase in response to osmotic stress. </w:t>
      </w:r>
      <w:r w:rsidRPr="0053165D">
        <w:rPr>
          <w:rFonts w:ascii="Cambria" w:hAnsi="Cambria"/>
          <w:i/>
          <w:noProof/>
        </w:rPr>
        <w:t xml:space="preserve">The EMBO journal, </w:t>
      </w:r>
      <w:r w:rsidRPr="0053165D">
        <w:rPr>
          <w:rFonts w:ascii="Cambria" w:hAnsi="Cambria"/>
          <w:b/>
          <w:i/>
          <w:noProof/>
        </w:rPr>
        <w:t>20</w:t>
      </w:r>
      <w:r w:rsidRPr="0053165D">
        <w:rPr>
          <w:rFonts w:ascii="Cambria" w:hAnsi="Cambria"/>
          <w:noProof/>
        </w:rPr>
        <w:t>(5), 1123-1133. doi: 10.1093/emboj/20.5.1123</w:t>
      </w:r>
      <w:bookmarkEnd w:id="14"/>
    </w:p>
    <w:p w14:paraId="00CEC52D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5" w:name="_ENREF_15"/>
      <w:r w:rsidRPr="0053165D">
        <w:rPr>
          <w:rFonts w:ascii="Cambria" w:hAnsi="Cambria"/>
          <w:noProof/>
        </w:rPr>
        <w:t xml:space="preserve">Puig, S, Askeland, E, &amp; Thiele, DJ. (2005). Coordinated remodeling of cellular metabolism during iron deficiency through targeted mRNA degradation. </w:t>
      </w:r>
      <w:r w:rsidRPr="0053165D">
        <w:rPr>
          <w:rFonts w:ascii="Cambria" w:hAnsi="Cambria"/>
          <w:i/>
          <w:noProof/>
        </w:rPr>
        <w:t xml:space="preserve">Cell, </w:t>
      </w:r>
      <w:r w:rsidRPr="0053165D">
        <w:rPr>
          <w:rFonts w:ascii="Cambria" w:hAnsi="Cambria"/>
          <w:b/>
          <w:i/>
          <w:noProof/>
        </w:rPr>
        <w:t>120</w:t>
      </w:r>
      <w:r w:rsidRPr="0053165D">
        <w:rPr>
          <w:rFonts w:ascii="Cambria" w:hAnsi="Cambria"/>
          <w:noProof/>
        </w:rPr>
        <w:t>(1), 99-110. doi: 10.1016/j.cell.2004.11.032</w:t>
      </w:r>
      <w:bookmarkEnd w:id="15"/>
    </w:p>
    <w:p w14:paraId="7135433B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6" w:name="_ENREF_16"/>
      <w:r w:rsidRPr="0053165D">
        <w:rPr>
          <w:rFonts w:ascii="Cambria" w:hAnsi="Cambria"/>
          <w:noProof/>
        </w:rPr>
        <w:t xml:space="preserve">Rine, J, &amp; Herskowitz, I. (1987). Four genes responsible for a position effect on expression from HML and HMR in Saccharomyces cerevisiae. </w:t>
      </w:r>
      <w:r w:rsidRPr="0053165D">
        <w:rPr>
          <w:rFonts w:ascii="Cambria" w:hAnsi="Cambria"/>
          <w:i/>
          <w:noProof/>
        </w:rPr>
        <w:t xml:space="preserve">Genetics, </w:t>
      </w:r>
      <w:r w:rsidRPr="0053165D">
        <w:rPr>
          <w:rFonts w:ascii="Cambria" w:hAnsi="Cambria"/>
          <w:b/>
          <w:i/>
          <w:noProof/>
        </w:rPr>
        <w:t>116</w:t>
      </w:r>
      <w:r w:rsidRPr="0053165D">
        <w:rPr>
          <w:rFonts w:ascii="Cambria" w:hAnsi="Cambria"/>
          <w:noProof/>
        </w:rPr>
        <w:t xml:space="preserve">(1), 9-22. </w:t>
      </w:r>
      <w:bookmarkEnd w:id="16"/>
    </w:p>
    <w:p w14:paraId="5906474D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7" w:name="_ENREF_17"/>
      <w:r w:rsidRPr="0053165D">
        <w:rPr>
          <w:rFonts w:ascii="Cambria" w:hAnsi="Cambria"/>
          <w:noProof/>
        </w:rPr>
        <w:t xml:space="preserve">Rine, J, Strathern, JN, Hicks, JB, &amp; Herskowitz, I. (1979). A suppressor of mating-type locus mutations in Saccharomyces cerevisiae: evidence for and identification of cryptic mating-type loci. </w:t>
      </w:r>
      <w:r w:rsidRPr="0053165D">
        <w:rPr>
          <w:rFonts w:ascii="Cambria" w:hAnsi="Cambria"/>
          <w:i/>
          <w:noProof/>
        </w:rPr>
        <w:t xml:space="preserve">Genetics, </w:t>
      </w:r>
      <w:r w:rsidRPr="0053165D">
        <w:rPr>
          <w:rFonts w:ascii="Cambria" w:hAnsi="Cambria"/>
          <w:b/>
          <w:i/>
          <w:noProof/>
        </w:rPr>
        <w:t>93</w:t>
      </w:r>
      <w:r w:rsidRPr="0053165D">
        <w:rPr>
          <w:rFonts w:ascii="Cambria" w:hAnsi="Cambria"/>
          <w:noProof/>
        </w:rPr>
        <w:t xml:space="preserve">(4), 877-901. </w:t>
      </w:r>
      <w:bookmarkEnd w:id="17"/>
    </w:p>
    <w:p w14:paraId="11FEBFA7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8" w:name="_ENREF_18"/>
      <w:r w:rsidRPr="0053165D">
        <w:rPr>
          <w:rFonts w:ascii="Cambria" w:hAnsi="Cambria"/>
          <w:noProof/>
        </w:rPr>
        <w:t xml:space="preserve">Rumpf, S, &amp; Jentsch, S. (2006). Functional division of substrate processing cofactors of the ubiquitin-selective Cdc48 chaperone. </w:t>
      </w:r>
      <w:r w:rsidRPr="0053165D">
        <w:rPr>
          <w:rFonts w:ascii="Cambria" w:hAnsi="Cambria"/>
          <w:i/>
          <w:noProof/>
        </w:rPr>
        <w:t xml:space="preserve">Molecular cell, </w:t>
      </w:r>
      <w:r w:rsidRPr="0053165D">
        <w:rPr>
          <w:rFonts w:ascii="Cambria" w:hAnsi="Cambria"/>
          <w:b/>
          <w:i/>
          <w:noProof/>
        </w:rPr>
        <w:t>21</w:t>
      </w:r>
      <w:r w:rsidRPr="0053165D">
        <w:rPr>
          <w:rFonts w:ascii="Cambria" w:hAnsi="Cambria"/>
          <w:noProof/>
        </w:rPr>
        <w:t>(2), 261-269. doi: 10.1016/j.molcel.2005.12.014</w:t>
      </w:r>
      <w:bookmarkEnd w:id="18"/>
    </w:p>
    <w:p w14:paraId="3E097316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19" w:name="_ENREF_19"/>
      <w:r w:rsidRPr="0053165D">
        <w:rPr>
          <w:rFonts w:ascii="Cambria" w:hAnsi="Cambria"/>
          <w:noProof/>
        </w:rPr>
        <w:t xml:space="preserve">Shapira, M, Segal, E, &amp; Botstein, D. (2004). Disruption of yeast forkhead-associated cell cycle transcription by oxidative stress. </w:t>
      </w:r>
      <w:r w:rsidRPr="0053165D">
        <w:rPr>
          <w:rFonts w:ascii="Cambria" w:hAnsi="Cambria"/>
          <w:i/>
          <w:noProof/>
        </w:rPr>
        <w:t xml:space="preserve">Molecular biology of the cell, </w:t>
      </w:r>
      <w:r w:rsidRPr="0053165D">
        <w:rPr>
          <w:rFonts w:ascii="Cambria" w:hAnsi="Cambria"/>
          <w:b/>
          <w:i/>
          <w:noProof/>
        </w:rPr>
        <w:t>15</w:t>
      </w:r>
      <w:r w:rsidRPr="0053165D">
        <w:rPr>
          <w:rFonts w:ascii="Cambria" w:hAnsi="Cambria"/>
          <w:noProof/>
        </w:rPr>
        <w:t>(12), 5659-5669. doi: 10.1091/mbc.E04-04-0340</w:t>
      </w:r>
      <w:bookmarkEnd w:id="19"/>
    </w:p>
    <w:p w14:paraId="23B75BDA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0" w:name="_ENREF_20"/>
      <w:r w:rsidRPr="0053165D">
        <w:rPr>
          <w:rFonts w:ascii="Cambria" w:hAnsi="Cambria"/>
          <w:noProof/>
        </w:rPr>
        <w:t xml:space="preserve">Sreenivas, A, &amp; Carman, GM. (2003). Phosphorylation of the yeast phospholipid synthesis regulatory protein Opi1p by protein kinase A. </w:t>
      </w:r>
      <w:r w:rsidRPr="0053165D">
        <w:rPr>
          <w:rFonts w:ascii="Cambria" w:hAnsi="Cambria"/>
          <w:i/>
          <w:noProof/>
        </w:rPr>
        <w:t xml:space="preserve">The Journal of biological chemistry, </w:t>
      </w:r>
      <w:r w:rsidRPr="0053165D">
        <w:rPr>
          <w:rFonts w:ascii="Cambria" w:hAnsi="Cambria"/>
          <w:b/>
          <w:i/>
          <w:noProof/>
        </w:rPr>
        <w:t>278</w:t>
      </w:r>
      <w:r w:rsidRPr="0053165D">
        <w:rPr>
          <w:rFonts w:ascii="Cambria" w:hAnsi="Cambria"/>
          <w:noProof/>
        </w:rPr>
        <w:t>(23), 20673-20680. doi: 10.1074/jbc.M300132200</w:t>
      </w:r>
      <w:bookmarkEnd w:id="20"/>
    </w:p>
    <w:p w14:paraId="2F5E8D90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1" w:name="_ENREF_21"/>
      <w:r w:rsidRPr="0053165D">
        <w:rPr>
          <w:rFonts w:ascii="Cambria" w:hAnsi="Cambria"/>
          <w:noProof/>
        </w:rPr>
        <w:t xml:space="preserve">Tamai, Y, Toh-e, A, &amp; Oshima, Y. (1985). Regulation of inorganic phosphate transport systems in Saccharomyces cerevisiae. </w:t>
      </w:r>
      <w:r w:rsidRPr="0053165D">
        <w:rPr>
          <w:rFonts w:ascii="Cambria" w:hAnsi="Cambria"/>
          <w:i/>
          <w:noProof/>
        </w:rPr>
        <w:t xml:space="preserve">Journal of bacteriology, </w:t>
      </w:r>
      <w:r w:rsidRPr="0053165D">
        <w:rPr>
          <w:rFonts w:ascii="Cambria" w:hAnsi="Cambria"/>
          <w:b/>
          <w:i/>
          <w:noProof/>
        </w:rPr>
        <w:t>164</w:t>
      </w:r>
      <w:r w:rsidRPr="0053165D">
        <w:rPr>
          <w:rFonts w:ascii="Cambria" w:hAnsi="Cambria"/>
          <w:noProof/>
        </w:rPr>
        <w:t xml:space="preserve">(2), 964-968. </w:t>
      </w:r>
      <w:bookmarkEnd w:id="21"/>
    </w:p>
    <w:p w14:paraId="6A70E38E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2" w:name="_ENREF_22"/>
      <w:r w:rsidRPr="0053165D">
        <w:rPr>
          <w:rFonts w:ascii="Cambria" w:hAnsi="Cambria"/>
          <w:noProof/>
        </w:rPr>
        <w:t xml:space="preserve">Tedford, K, Kim, S, Sa, D, Stevens, K, &amp; Tyers, M. (1997). Regulation of the mating pheromone and invasive growth responses in yeast by two MAP kinase substrates. </w:t>
      </w:r>
      <w:r w:rsidRPr="0053165D">
        <w:rPr>
          <w:rFonts w:ascii="Cambria" w:hAnsi="Cambria"/>
          <w:i/>
          <w:noProof/>
        </w:rPr>
        <w:t xml:space="preserve">Current biology : CB, </w:t>
      </w:r>
      <w:r w:rsidRPr="0053165D">
        <w:rPr>
          <w:rFonts w:ascii="Cambria" w:hAnsi="Cambria"/>
          <w:b/>
          <w:i/>
          <w:noProof/>
        </w:rPr>
        <w:t>7</w:t>
      </w:r>
      <w:r w:rsidRPr="0053165D">
        <w:rPr>
          <w:rFonts w:ascii="Cambria" w:hAnsi="Cambria"/>
          <w:noProof/>
        </w:rPr>
        <w:t xml:space="preserve">(4), 228-238. </w:t>
      </w:r>
      <w:bookmarkEnd w:id="22"/>
    </w:p>
    <w:p w14:paraId="457304D1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3" w:name="_ENREF_23"/>
      <w:r w:rsidRPr="0053165D">
        <w:rPr>
          <w:rFonts w:ascii="Cambria" w:hAnsi="Cambria"/>
          <w:noProof/>
        </w:rPr>
        <w:t xml:space="preserve">Trachtulcova, P, Janatova, I, Kohlwein, SD, &amp; Hasek, J. (2000). Saccharomyces cerevisiae gene ISW2 encodes a microtubule-interacting protein required for premeiotic DNA replication. </w:t>
      </w:r>
      <w:r w:rsidRPr="0053165D">
        <w:rPr>
          <w:rFonts w:ascii="Cambria" w:hAnsi="Cambria"/>
          <w:i/>
          <w:noProof/>
        </w:rPr>
        <w:t xml:space="preserve">Yeast, </w:t>
      </w:r>
      <w:r w:rsidRPr="0053165D">
        <w:rPr>
          <w:rFonts w:ascii="Cambria" w:hAnsi="Cambria"/>
          <w:b/>
          <w:i/>
          <w:noProof/>
        </w:rPr>
        <w:t>16</w:t>
      </w:r>
      <w:r w:rsidRPr="0053165D">
        <w:rPr>
          <w:rFonts w:ascii="Cambria" w:hAnsi="Cambria"/>
          <w:noProof/>
        </w:rPr>
        <w:t>(1), 35-47. doi: 10.1002/(SICI)1097-0061(20000115)16:1&lt;35::AID-YEA504&gt;3.0.CO;2-0</w:t>
      </w:r>
      <w:bookmarkEnd w:id="23"/>
    </w:p>
    <w:p w14:paraId="7302B497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4" w:name="_ENREF_24"/>
      <w:r w:rsidRPr="0053165D">
        <w:rPr>
          <w:rFonts w:ascii="Cambria" w:hAnsi="Cambria"/>
          <w:noProof/>
        </w:rPr>
        <w:t xml:space="preserve">Treitel, MA, &amp; Carlson, M. (1995). Repression by SSN6-TUP1 is directed by MIG1, a repressor/activator protein. </w:t>
      </w:r>
      <w:r w:rsidRPr="0053165D">
        <w:rPr>
          <w:rFonts w:ascii="Cambria" w:hAnsi="Cambria"/>
          <w:i/>
          <w:noProof/>
        </w:rPr>
        <w:t xml:space="preserve">Proc Natl Acad Sci U S A, </w:t>
      </w:r>
      <w:r w:rsidRPr="0053165D">
        <w:rPr>
          <w:rFonts w:ascii="Cambria" w:hAnsi="Cambria"/>
          <w:b/>
          <w:i/>
          <w:noProof/>
        </w:rPr>
        <w:t>92</w:t>
      </w:r>
      <w:r w:rsidRPr="0053165D">
        <w:rPr>
          <w:rFonts w:ascii="Cambria" w:hAnsi="Cambria"/>
          <w:noProof/>
        </w:rPr>
        <w:t xml:space="preserve">(8), 3132-3136. </w:t>
      </w:r>
      <w:bookmarkEnd w:id="24"/>
    </w:p>
    <w:p w14:paraId="3CF5C15C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5" w:name="_ENREF_25"/>
      <w:r w:rsidRPr="0053165D">
        <w:rPr>
          <w:rFonts w:ascii="Cambria" w:hAnsi="Cambria"/>
          <w:noProof/>
        </w:rPr>
        <w:t xml:space="preserve">Wu, A, Wemmie, JA, Edgington, NP, Goebl, M, Guevara, JL, &amp; Moye-Rowley, WS. (1993). Yeast bZip proteins mediate pleiotropic drug and metal resistance. </w:t>
      </w:r>
      <w:r w:rsidRPr="0053165D">
        <w:rPr>
          <w:rFonts w:ascii="Cambria" w:hAnsi="Cambria"/>
          <w:i/>
          <w:noProof/>
        </w:rPr>
        <w:t xml:space="preserve">The Journal of biological chemistry, </w:t>
      </w:r>
      <w:r w:rsidRPr="0053165D">
        <w:rPr>
          <w:rFonts w:ascii="Cambria" w:hAnsi="Cambria"/>
          <w:b/>
          <w:i/>
          <w:noProof/>
        </w:rPr>
        <w:t>268</w:t>
      </w:r>
      <w:r w:rsidRPr="0053165D">
        <w:rPr>
          <w:rFonts w:ascii="Cambria" w:hAnsi="Cambria"/>
          <w:noProof/>
        </w:rPr>
        <w:t xml:space="preserve">(25), 18850-18858. </w:t>
      </w:r>
      <w:bookmarkEnd w:id="25"/>
    </w:p>
    <w:p w14:paraId="6A48DEF0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6" w:name="_ENREF_26"/>
      <w:r w:rsidRPr="0053165D">
        <w:rPr>
          <w:rFonts w:ascii="Cambria" w:hAnsi="Cambria"/>
          <w:noProof/>
        </w:rPr>
        <w:t xml:space="preserve">Xie, J, Pierce, M, Gailus-Durner, V, Wagner, M, Winter, E, &amp; Vershon, AK. (1999). Sum1 and Hst1 repress middle sporulation-specific gene expression during mitosis in Saccharomyces cerevisiae. </w:t>
      </w:r>
      <w:r w:rsidRPr="0053165D">
        <w:rPr>
          <w:rFonts w:ascii="Cambria" w:hAnsi="Cambria"/>
          <w:i/>
          <w:noProof/>
        </w:rPr>
        <w:t xml:space="preserve">The EMBO journal, </w:t>
      </w:r>
      <w:r w:rsidRPr="0053165D">
        <w:rPr>
          <w:rFonts w:ascii="Cambria" w:hAnsi="Cambria"/>
          <w:b/>
          <w:i/>
          <w:noProof/>
        </w:rPr>
        <w:t>18</w:t>
      </w:r>
      <w:r w:rsidRPr="0053165D">
        <w:rPr>
          <w:rFonts w:ascii="Cambria" w:hAnsi="Cambria"/>
          <w:noProof/>
        </w:rPr>
        <w:t>(22), 6448-6454. doi: 10.1093/emboj/18.22.6448</w:t>
      </w:r>
      <w:bookmarkEnd w:id="26"/>
    </w:p>
    <w:p w14:paraId="7498E7AC" w14:textId="77777777" w:rsidR="0053165D" w:rsidRPr="0053165D" w:rsidRDefault="0053165D" w:rsidP="0053165D">
      <w:pPr>
        <w:ind w:left="720" w:hanging="720"/>
        <w:rPr>
          <w:rFonts w:ascii="Cambria" w:hAnsi="Cambria"/>
          <w:noProof/>
        </w:rPr>
      </w:pPr>
      <w:bookmarkStart w:id="27" w:name="_ENREF_27"/>
      <w:r w:rsidRPr="0053165D">
        <w:rPr>
          <w:rFonts w:ascii="Cambria" w:hAnsi="Cambria"/>
          <w:noProof/>
        </w:rPr>
        <w:t xml:space="preserve">Zhou, X, &amp; O'Shea, EK. (2011). Integrated approaches reveal determinants of genome-wide binding and function of the transcription factor Pho4. </w:t>
      </w:r>
      <w:r w:rsidRPr="0053165D">
        <w:rPr>
          <w:rFonts w:ascii="Cambria" w:hAnsi="Cambria"/>
          <w:i/>
          <w:noProof/>
        </w:rPr>
        <w:t xml:space="preserve">Molecular cell, </w:t>
      </w:r>
      <w:r w:rsidRPr="0053165D">
        <w:rPr>
          <w:rFonts w:ascii="Cambria" w:hAnsi="Cambria"/>
          <w:b/>
          <w:i/>
          <w:noProof/>
        </w:rPr>
        <w:t>42</w:t>
      </w:r>
      <w:r w:rsidRPr="0053165D">
        <w:rPr>
          <w:rFonts w:ascii="Cambria" w:hAnsi="Cambria"/>
          <w:noProof/>
        </w:rPr>
        <w:t>(6), 826-836. doi: 10.1016/j.molcel.2011.05.025</w:t>
      </w:r>
      <w:bookmarkEnd w:id="27"/>
    </w:p>
    <w:p w14:paraId="22E6F5E6" w14:textId="1DD7A31A" w:rsidR="0053165D" w:rsidRDefault="0053165D" w:rsidP="0053165D">
      <w:pPr>
        <w:rPr>
          <w:noProof/>
        </w:rPr>
      </w:pPr>
    </w:p>
    <w:p w14:paraId="6F02E7D8" w14:textId="777D7463" w:rsidR="00DA039E" w:rsidRDefault="0053165D">
      <w:r>
        <w:fldChar w:fldCharType="end"/>
      </w:r>
    </w:p>
    <w:sectPr w:rsidR="00DA039E" w:rsidSect="0064091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d5r9200oww2vpezt0k592ev229fe5rffpxs&quot;&gt;Brent&lt;record-ids&gt;&lt;item&gt;2103&lt;/item&gt;&lt;item&gt;2417&lt;/item&gt;&lt;item&gt;2623&lt;/item&gt;&lt;item&gt;2624&lt;/item&gt;&lt;item&gt;2625&lt;/item&gt;&lt;item&gt;2655&lt;/item&gt;&lt;item&gt;2666&lt;/item&gt;&lt;item&gt;2667&lt;/item&gt;&lt;item&gt;2669&lt;/item&gt;&lt;item&gt;2671&lt;/item&gt;&lt;item&gt;2672&lt;/item&gt;&lt;item&gt;2674&lt;/item&gt;&lt;item&gt;2675&lt;/item&gt;&lt;item&gt;2676&lt;/item&gt;&lt;item&gt;2677&lt;/item&gt;&lt;item&gt;2678&lt;/item&gt;&lt;item&gt;2679&lt;/item&gt;&lt;item&gt;2680&lt;/item&gt;&lt;item&gt;2681&lt;/item&gt;&lt;item&gt;2682&lt;/item&gt;&lt;item&gt;2683&lt;/item&gt;&lt;item&gt;2684&lt;/item&gt;&lt;item&gt;2685&lt;/item&gt;&lt;item&gt;2686&lt;/item&gt;&lt;item&gt;2687&lt;/item&gt;&lt;item&gt;2689&lt;/item&gt;&lt;item&gt;2744&lt;/item&gt;&lt;/record-ids&gt;&lt;/item&gt;&lt;/Libraries&gt;"/>
  </w:docVars>
  <w:rsids>
    <w:rsidRoot w:val="002B416F"/>
    <w:rsid w:val="002B416F"/>
    <w:rsid w:val="003E5F2E"/>
    <w:rsid w:val="00525149"/>
    <w:rsid w:val="0053165D"/>
    <w:rsid w:val="0064091F"/>
    <w:rsid w:val="0064484E"/>
    <w:rsid w:val="00DA03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C45CA5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416F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165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416F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165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17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4</Pages>
  <Words>4064</Words>
  <Characters>23171</Characters>
  <Application>Microsoft Macintosh Word</Application>
  <DocSecurity>0</DocSecurity>
  <Lines>193</Lines>
  <Paragraphs>54</Paragraphs>
  <ScaleCrop>false</ScaleCrop>
  <Company>Washington University in Saint Louis</Company>
  <LinksUpToDate>false</LinksUpToDate>
  <CharactersWithSpaces>271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Brent</dc:creator>
  <cp:keywords/>
  <dc:description/>
  <cp:lastModifiedBy>Michael Brent</cp:lastModifiedBy>
  <cp:revision>5</cp:revision>
  <dcterms:created xsi:type="dcterms:W3CDTF">2013-04-16T16:46:00Z</dcterms:created>
  <dcterms:modified xsi:type="dcterms:W3CDTF">2013-04-16T19:14:00Z</dcterms:modified>
</cp:coreProperties>
</file>